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3ABD" w:rsidRDefault="00033ABD" w:rsidP="009B0829">
      <w:pPr>
        <w:pStyle w:val="DokTabellentext"/>
        <w:rPr>
          <w:b/>
          <w:bCs/>
          <w:i/>
          <w:iCs/>
          <w:sz w:val="24"/>
          <w:szCs w:val="24"/>
          <w:lang w:val="en-US"/>
        </w:rPr>
      </w:pPr>
      <w:bookmarkStart w:id="0" w:name="_Ref496532012"/>
      <w:bookmarkStart w:id="1" w:name="_Ref496531989"/>
      <w:bookmarkStart w:id="2" w:name="_Toc496538469"/>
      <w:r>
        <w:rPr>
          <w:b/>
          <w:bCs/>
          <w:i/>
          <w:iCs/>
          <w:sz w:val="24"/>
          <w:szCs w:val="24"/>
          <w:lang w:val="en-US"/>
        </w:rPr>
        <w:t>Additional file 1</w:t>
      </w:r>
    </w:p>
    <w:p w:rsidR="000F722A" w:rsidRDefault="000F722A" w:rsidP="009B0829">
      <w:pPr>
        <w:pStyle w:val="DokTabellentext"/>
        <w:rPr>
          <w:i/>
          <w:iCs/>
          <w:sz w:val="24"/>
          <w:szCs w:val="24"/>
          <w:lang w:val="en-US"/>
        </w:rPr>
      </w:pPr>
      <w:r w:rsidRPr="00C84A37">
        <w:rPr>
          <w:b/>
          <w:bCs/>
          <w:i/>
          <w:iCs/>
          <w:sz w:val="24"/>
          <w:szCs w:val="24"/>
          <w:lang w:val="en-US"/>
        </w:rPr>
        <w:t>Table S</w:t>
      </w:r>
      <w:bookmarkEnd w:id="0"/>
      <w:r w:rsidR="0037287C">
        <w:rPr>
          <w:b/>
          <w:bCs/>
          <w:i/>
          <w:iCs/>
          <w:sz w:val="24"/>
          <w:szCs w:val="24"/>
          <w:lang w:val="en-US"/>
        </w:rPr>
        <w:t>1</w:t>
      </w:r>
      <w:r w:rsidRPr="00C84A37">
        <w:rPr>
          <w:b/>
          <w:bCs/>
          <w:i/>
          <w:iCs/>
          <w:sz w:val="24"/>
          <w:szCs w:val="24"/>
          <w:lang w:val="en-US"/>
        </w:rPr>
        <w:t>. PCR primers</w:t>
      </w:r>
      <w:bookmarkEnd w:id="1"/>
      <w:bookmarkEnd w:id="2"/>
      <w:r w:rsidRPr="00C84A37">
        <w:rPr>
          <w:b/>
          <w:bCs/>
          <w:i/>
          <w:iCs/>
          <w:sz w:val="24"/>
          <w:szCs w:val="24"/>
          <w:lang w:val="en-US"/>
        </w:rPr>
        <w:t xml:space="preserve"> used in this study</w:t>
      </w:r>
      <w:r w:rsidRPr="00C7278C">
        <w:rPr>
          <w:i/>
          <w:iCs/>
          <w:sz w:val="24"/>
          <w:szCs w:val="24"/>
          <w:lang w:val="en-US"/>
        </w:rPr>
        <w:t>.</w:t>
      </w:r>
    </w:p>
    <w:p w:rsidR="00C84A37" w:rsidRPr="00C7278C" w:rsidRDefault="00C84A37" w:rsidP="000F722A">
      <w:pPr>
        <w:pStyle w:val="DokTabellentext"/>
        <w:rPr>
          <w:i/>
          <w:iCs/>
          <w:sz w:val="24"/>
          <w:szCs w:val="24"/>
          <w:lang w:val="en-US"/>
        </w:rPr>
      </w:pPr>
    </w:p>
    <w:tbl>
      <w:tblPr>
        <w:tblStyle w:val="TableGrid"/>
        <w:tblW w:w="96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7"/>
        <w:gridCol w:w="5087"/>
        <w:gridCol w:w="2551"/>
        <w:gridCol w:w="1163"/>
      </w:tblGrid>
      <w:tr w:rsidR="00B2786E" w:rsidRPr="00D02CA7" w:rsidTr="00B2786E">
        <w:trPr>
          <w:trHeight w:val="235"/>
        </w:trPr>
        <w:tc>
          <w:tcPr>
            <w:tcW w:w="867" w:type="dxa"/>
            <w:tcBorders>
              <w:top w:val="single" w:sz="4" w:space="0" w:color="auto"/>
              <w:bottom w:val="single" w:sz="4" w:space="0" w:color="auto"/>
            </w:tcBorders>
            <w:vAlign w:val="bottom"/>
          </w:tcPr>
          <w:p w:rsidR="00B2786E" w:rsidRPr="00D02CA7" w:rsidRDefault="00B2786E" w:rsidP="00340BE1">
            <w:pPr>
              <w:pStyle w:val="DokTabellentext"/>
              <w:jc w:val="center"/>
              <w:rPr>
                <w:b/>
                <w:bCs/>
                <w:lang w:val="en-US"/>
              </w:rPr>
            </w:pPr>
            <w:r w:rsidRPr="00D02CA7">
              <w:rPr>
                <w:b/>
                <w:bCs/>
                <w:lang w:val="en-US"/>
              </w:rPr>
              <w:t>Barcode</w:t>
            </w:r>
          </w:p>
        </w:tc>
        <w:tc>
          <w:tcPr>
            <w:tcW w:w="5087" w:type="dxa"/>
            <w:tcBorders>
              <w:top w:val="single" w:sz="4" w:space="0" w:color="auto"/>
              <w:bottom w:val="single" w:sz="4" w:space="0" w:color="auto"/>
            </w:tcBorders>
            <w:vAlign w:val="bottom"/>
          </w:tcPr>
          <w:p w:rsidR="00B2786E" w:rsidRPr="00D02CA7" w:rsidRDefault="00B2786E" w:rsidP="00F50879">
            <w:pPr>
              <w:pStyle w:val="DokTabellentext"/>
              <w:jc w:val="left"/>
              <w:rPr>
                <w:b/>
                <w:lang w:val="en-US"/>
              </w:rPr>
            </w:pPr>
            <w:r w:rsidRPr="00D02CA7">
              <w:rPr>
                <w:b/>
                <w:lang w:val="en-US"/>
              </w:rPr>
              <w:t>Primer sequence (5’ to 3’</w:t>
            </w:r>
            <w:r>
              <w:rPr>
                <w:b/>
                <w:lang w:val="en-US"/>
              </w:rPr>
              <w:t>; modifications</w:t>
            </w:r>
            <w:r w:rsidR="00162768">
              <w:rPr>
                <w:b/>
                <w:lang w:val="en-US"/>
              </w:rPr>
              <w:t xml:space="preserve"> to the original sequences</w:t>
            </w:r>
            <w:r>
              <w:rPr>
                <w:b/>
                <w:lang w:val="en-US"/>
              </w:rPr>
              <w:t xml:space="preserve"> are </w:t>
            </w:r>
            <w:r w:rsidR="004933E0">
              <w:rPr>
                <w:b/>
                <w:lang w:val="en-US"/>
              </w:rPr>
              <w:t xml:space="preserve">in bold and </w:t>
            </w:r>
            <w:r>
              <w:rPr>
                <w:b/>
                <w:lang w:val="en-US"/>
              </w:rPr>
              <w:t>underlined</w:t>
            </w:r>
            <w:r w:rsidRPr="00D02CA7">
              <w:rPr>
                <w:b/>
                <w:lang w:val="en-US"/>
              </w:rPr>
              <w:t>)</w:t>
            </w:r>
          </w:p>
        </w:tc>
        <w:tc>
          <w:tcPr>
            <w:tcW w:w="2551" w:type="dxa"/>
            <w:tcBorders>
              <w:top w:val="single" w:sz="4" w:space="0" w:color="auto"/>
              <w:bottom w:val="single" w:sz="4" w:space="0" w:color="auto"/>
            </w:tcBorders>
            <w:vAlign w:val="bottom"/>
          </w:tcPr>
          <w:p w:rsidR="00B2786E" w:rsidRPr="00D02CA7" w:rsidRDefault="00B2786E" w:rsidP="00F50879">
            <w:pPr>
              <w:pStyle w:val="DokTabellentext"/>
              <w:jc w:val="left"/>
              <w:rPr>
                <w:b/>
                <w:lang w:val="en-US"/>
              </w:rPr>
            </w:pPr>
            <w:r w:rsidRPr="00D02CA7">
              <w:rPr>
                <w:b/>
                <w:lang w:val="en-US"/>
              </w:rPr>
              <w:t>Primer name</w:t>
            </w:r>
            <w:r>
              <w:rPr>
                <w:b/>
                <w:lang w:val="en-US"/>
              </w:rPr>
              <w:t xml:space="preserve"> (BOLD nomenclature)</w:t>
            </w:r>
          </w:p>
        </w:tc>
        <w:tc>
          <w:tcPr>
            <w:tcW w:w="1163" w:type="dxa"/>
            <w:tcBorders>
              <w:top w:val="single" w:sz="4" w:space="0" w:color="auto"/>
              <w:bottom w:val="single" w:sz="4" w:space="0" w:color="auto"/>
            </w:tcBorders>
            <w:vAlign w:val="bottom"/>
          </w:tcPr>
          <w:p w:rsidR="00B2786E" w:rsidRPr="00D02CA7" w:rsidRDefault="00B2786E" w:rsidP="00F50879">
            <w:pPr>
              <w:pStyle w:val="DokTabellentext"/>
              <w:jc w:val="left"/>
              <w:rPr>
                <w:b/>
                <w:lang w:val="en-US"/>
              </w:rPr>
            </w:pPr>
            <w:r>
              <w:rPr>
                <w:b/>
                <w:lang w:val="en-US"/>
              </w:rPr>
              <w:t>References</w:t>
            </w:r>
          </w:p>
        </w:tc>
      </w:tr>
      <w:tr w:rsidR="00B2786E" w:rsidRPr="00D02CA7" w:rsidTr="00B2786E">
        <w:trPr>
          <w:trHeight w:val="235"/>
        </w:trPr>
        <w:tc>
          <w:tcPr>
            <w:tcW w:w="867" w:type="dxa"/>
            <w:tcBorders>
              <w:top w:val="single" w:sz="4" w:space="0" w:color="auto"/>
            </w:tcBorders>
            <w:vAlign w:val="bottom"/>
          </w:tcPr>
          <w:p w:rsidR="00B2786E" w:rsidRPr="00D02CA7" w:rsidRDefault="00B2786E" w:rsidP="00340BE1">
            <w:pPr>
              <w:pStyle w:val="DokTabellentext"/>
              <w:jc w:val="center"/>
              <w:rPr>
                <w:b/>
                <w:bCs/>
                <w:lang w:val="en-US"/>
              </w:rPr>
            </w:pPr>
          </w:p>
        </w:tc>
        <w:tc>
          <w:tcPr>
            <w:tcW w:w="5087" w:type="dxa"/>
            <w:tcBorders>
              <w:top w:val="single" w:sz="4" w:space="0" w:color="auto"/>
            </w:tcBorders>
            <w:vAlign w:val="bottom"/>
          </w:tcPr>
          <w:p w:rsidR="00B2786E" w:rsidRPr="00D02CA7" w:rsidRDefault="00B2786E" w:rsidP="00F50879">
            <w:pPr>
              <w:pStyle w:val="DokTabellentext"/>
              <w:spacing w:line="240" w:lineRule="auto"/>
              <w:jc w:val="left"/>
              <w:rPr>
                <w:b/>
                <w:lang w:val="en-US"/>
              </w:rPr>
            </w:pPr>
          </w:p>
        </w:tc>
        <w:tc>
          <w:tcPr>
            <w:tcW w:w="2551" w:type="dxa"/>
            <w:tcBorders>
              <w:top w:val="single" w:sz="4" w:space="0" w:color="auto"/>
            </w:tcBorders>
            <w:vAlign w:val="bottom"/>
          </w:tcPr>
          <w:p w:rsidR="00B2786E" w:rsidRPr="00D02CA7" w:rsidRDefault="00B2786E" w:rsidP="00F50879">
            <w:pPr>
              <w:pStyle w:val="DokTabellentext"/>
              <w:spacing w:line="240" w:lineRule="auto"/>
              <w:jc w:val="left"/>
              <w:rPr>
                <w:b/>
                <w:lang w:val="en-US"/>
              </w:rPr>
            </w:pPr>
          </w:p>
        </w:tc>
        <w:tc>
          <w:tcPr>
            <w:tcW w:w="1163" w:type="dxa"/>
            <w:tcBorders>
              <w:top w:val="single" w:sz="4" w:space="0" w:color="auto"/>
            </w:tcBorders>
            <w:vAlign w:val="bottom"/>
          </w:tcPr>
          <w:p w:rsidR="00B2786E" w:rsidRPr="00D02CA7" w:rsidRDefault="00B2786E" w:rsidP="00F50879">
            <w:pPr>
              <w:pStyle w:val="DokTabellentext"/>
              <w:spacing w:line="240" w:lineRule="auto"/>
              <w:jc w:val="left"/>
              <w:rPr>
                <w:b/>
                <w:lang w:val="en-US"/>
              </w:rPr>
            </w:pPr>
          </w:p>
        </w:tc>
      </w:tr>
      <w:tr w:rsidR="00B2786E" w:rsidRPr="00D02CA7" w:rsidTr="00340BE1">
        <w:trPr>
          <w:trHeight w:val="246"/>
        </w:trPr>
        <w:tc>
          <w:tcPr>
            <w:tcW w:w="867" w:type="dxa"/>
            <w:vMerge w:val="restart"/>
            <w:vAlign w:val="center"/>
          </w:tcPr>
          <w:p w:rsidR="00B2786E" w:rsidRPr="00D02CA7" w:rsidRDefault="00B2786E" w:rsidP="00340BE1">
            <w:pPr>
              <w:pStyle w:val="DokTabellentext"/>
              <w:spacing w:line="480" w:lineRule="auto"/>
              <w:jc w:val="center"/>
              <w:rPr>
                <w:b/>
                <w:bCs/>
                <w:i/>
                <w:iCs/>
                <w:lang w:val="en-US"/>
              </w:rPr>
            </w:pPr>
            <w:r w:rsidRPr="00D02CA7">
              <w:rPr>
                <w:b/>
                <w:bCs/>
                <w:i/>
                <w:iCs/>
                <w:lang w:val="en-US"/>
              </w:rPr>
              <w:t>rbcLa</w:t>
            </w:r>
          </w:p>
        </w:tc>
        <w:tc>
          <w:tcPr>
            <w:tcW w:w="5087" w:type="dxa"/>
            <w:vAlign w:val="bottom"/>
          </w:tcPr>
          <w:p w:rsidR="00B2786E" w:rsidRPr="00D02CA7" w:rsidRDefault="00B2786E" w:rsidP="00F50879">
            <w:pPr>
              <w:pStyle w:val="DokTabellentext"/>
              <w:spacing w:line="480" w:lineRule="auto"/>
              <w:jc w:val="left"/>
              <w:rPr>
                <w:sz w:val="20"/>
                <w:lang w:val="en-US"/>
              </w:rPr>
            </w:pPr>
            <w:r w:rsidRPr="00D02CA7">
              <w:rPr>
                <w:rStyle w:val="PRIMERChar"/>
                <w:rFonts w:eastAsiaTheme="minorHAnsi"/>
              </w:rPr>
              <w:t>ATG TCA CCA CAA ACA GAG ACT AAA GC</w:t>
            </w:r>
          </w:p>
        </w:tc>
        <w:tc>
          <w:tcPr>
            <w:tcW w:w="2551" w:type="dxa"/>
            <w:vAlign w:val="bottom"/>
          </w:tcPr>
          <w:p w:rsidR="00B2786E" w:rsidRPr="00D02CA7" w:rsidRDefault="00B2786E" w:rsidP="00F50879">
            <w:pPr>
              <w:pStyle w:val="DokTabellentext"/>
              <w:spacing w:line="480" w:lineRule="auto"/>
              <w:jc w:val="left"/>
              <w:rPr>
                <w:i/>
                <w:lang w:val="en-US"/>
              </w:rPr>
            </w:pPr>
            <w:r w:rsidRPr="00D02CA7">
              <w:rPr>
                <w:lang w:val="en-US"/>
              </w:rPr>
              <w:t>rbcLa-F</w:t>
            </w:r>
          </w:p>
        </w:tc>
        <w:tc>
          <w:tcPr>
            <w:tcW w:w="1163" w:type="dxa"/>
            <w:vAlign w:val="bottom"/>
          </w:tcPr>
          <w:p w:rsidR="00B2786E" w:rsidRPr="00D02CA7" w:rsidRDefault="005339A7"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ISSN":"0027-8424","PMID":"1729716","abstract":"During the past decade, ancient DNAs from both animals and plants have been successfully extracted and analyzed. Recently, the age of DNA that can be recovered and sequenced was increased manyfold by the amplification and sequencing of a DNA fragment from a Magnolia fossil obtained from the Miocene Clarkia deposit (17-20 million yr old). However, the validity of this report has been questioned based on models predicting that DNA should be completely degraded after 4 million yr. We report here the successful amplification, sequencing, and analysis of a 1320-base-pair portion of the chloroplast gene rbcL from a Miocene Taxodium specimen, also from the Clarkia site. These data not only validate the earlier report of sequence data for a Magnolia species from the same site but also suggest that it may be possible to isolate and sequence DNAs routinely from the Clarkia deposit. The ability to recover and sequence DNAs of such age offers enormous research possibilities in the areas of molecular evolution, biogeography, and systematics.","author":[{"dropping-particle":"","family":"Soltis","given":"P S","non-dropping-particle":"","parse-names":false,"suffix":""},{"dropping-particle":"","family":"Soltis","given":"D E","non-dropping-particle":"","parse-names":false,"suffix":""},{"dropping-particle":"","family":"Smiley","given":"C J","non-dropping-particle":"","parse-names":false,"suffix":""}],"container-title":"Proceedings of the National Academy of Sciences of the United States of America","id":"ITEM-1","issue":"1","issued":{"date-parts":[["1992"]]},"page":"449-51","title":"An rbcL sequence from a Miocene Taxodium (bald cypress).","type":"article-journal","volume":"89"},"uris":["http://www.mendeley.com/documents/?uuid=96343be9-0882-4d76-9f9f-2995d50703a7"]},{"id":"ITEM-2","itemData":{"DOI":"10.3732/ajb.90.1.107","ISSN":"00029122","abstract":"Despite intensive morphological and molecular studies of Onagraceae, relationships within the family are not fully understood. One drawback of previous analyses is limited sampling within the large tribe Onagreae. In addition, the monophyly of two species-rich genera in Onagreae, Camissonia and Oenothera, has never been adequately tested. To understand relationships within Onagraceae, test the monophyly of these two genera, and ascertain the affinities of the newly discovered genus Megacorax, we conducted parsimony and maximum likelihood analyses with rbcL and ndhF sequence data for 24 taxa representing all 17 Onagraceae genera and two outgroup Lythraceae. Results strongly support a monophyletic Onagraceae, with Ludwigia as the basal lineage and a sister-taxon relationship between Megacorax and Lopezia. Gongylocarpus is supported as sister to Epilobieae plus the rest of Onagreae, although relationships within the latter clade have limited resolution. Thus, we advocate placement of Gongylocarpus in a monogeneric tribe, Gongylocarpeae. Most relationships within Onagreae are weakly resolved, suggesting a rapid diversification of this group in western North America. Neither Camissonia nor Oenothera appears to be monophyletic; however, increased taxon sampling is needed to clarify those relationships. Morphological characters generally agree with the molecular data, providing further support for relationships.","author":[{"dropping-particle":"","family":"Levin","given":"Rachel A.","non-dropping-particle":"","parse-names":false,"suffix":""},{"dropping-particle":"","family":"Wagner","given":"Warren L.","non-dropping-particle":"","parse-names":false,"suffix":""},{"dropping-particle":"","family":"Hoch","given":"Peter C.","non-dropping-particle":"","parse-names":false,"suffix":""},{"dropping-particle":"","family":"Nepokroeff","given":"Molly","non-dropping-particle":"","parse-names":false,"suffix":""},{"dropping-particle":"","family":"Pires","given":"J. Chris","non-dropping-particle":"","parse-names":false,"suffix":""},{"dropping-particle":"","family":"Zimmer","given":"Elizabeth A.","non-dropping-particle":"","parse-names":false,"suffix":""},{"dropping-particle":"","family":"Sytsma","given":"Kenneth J.","non-dropping-particle":"","parse-names":false,"suffix":""}],"container-title":"American Journal of Botany","id":"ITEM-2","issue":"1","issued":{"date-parts":[["2003","1"]]},"page":"107-115","title":"Family-level relationships of Onagraceae based on chloroplast rbc L and ndh F data","type":"article-journal","volume":"90"},"uris":["http://www.mendeley.com/documents/?uuid=a3435c58-00a5-4f4f-8eaf-127793e2a7a8"]},{"id":"ITEM-3","itemData":{"DOI":"10.1371/journal.pone.0000508","ISBN":"1932-6203 (Electronic)\\r1932-6203 (Linking)","ISSN":"1932-6203","PMID":"17551588","abstract":"BACKGROUND: A useful DNA barcode requires sufficient sequence variation to distinguish between species and ease of application across a broad range of taxa. Discovery of a DNA barcode for land plants has been limited by intrinsically lower rates of sequence evolution in plant genomes than that observed in animals. This low rate has complicated the trade-off in finding a locus that is universal and readily sequenced and has sufficiently high sequence divergence at the species-level. METHODOLOGY/PRINCIPAL FINDINGS: Here, a global plant DNA barcode system is evaluated by comparing universal application and degree of sequence divergence for nine putative barcode loci, including coding and non-coding regions, singly and in pairs across a phylogenetically diverse set of 48 genera (two species per genus). No single locus could discriminate among species in a pair in more than 79% of genera, whereas discrimination increased to nearly 88% when the non-coding trnH-psbA spacer was paired with one of three coding loci, including rbcL. In silico trials were conducted in which DNA sequences from GenBank were used to further evaluate the discriminatory power of a subset of these loci. These trials supported the earlier observation that trnH-psbA coupled with rbcL can correctly identify and discriminate among related species. CONCLUSIONS/SIGNIFICANCE: A combination of the non-coding trnH-psbA spacer region and a portion of the coding rbcL gene is recommended as a two-locus global land plant barcode that provides the necessary universality and species discrimination.","author":[{"dropping-particle":"","family":"Kress","given":"W. John","non-dropping-particle":"","parse-names":false,"suffix":""},{"dropping-particle":"","family":"Erickson","given":"David L.","non-dropping-particle":"","parse-names":false,"suffix":""}],"container-title":"PLoS ONE","editor":[{"dropping-particle":"","family":"Shiu","given":"Shin-Han","non-dropping-particle":"","parse-names":false,"suffix":""}],"id":"ITEM-3","issue":"6","issued":{"date-parts":[["2007","6","6"]]},"page":"e508","title":"A Two-Locus Global DNA Barcode for Land Plants: The Coding rbcL Gene Complements the Non-Coding trnH-psbA Spacer Region","type":"article-journal","volume":"2"},"uris":["http://www.mendeley.com/documents/?uuid=38c5f0c0-e2fc-4a7d-a1dd-5d76d4ad0b72"]}],"mendeley":{"formattedCitation":"[1–3]","plainTextFormattedCitation":"[1–3]","previouslyFormattedCitation":"[1–3]"},"properties":{"noteIndex":0},"schema":"https://github.com/citation-style-language/schema/raw/master/csl-citation.json"}</w:instrText>
            </w:r>
            <w:r>
              <w:rPr>
                <w:lang w:val="en-US"/>
              </w:rPr>
              <w:fldChar w:fldCharType="separate"/>
            </w:r>
            <w:r w:rsidR="00E2106B" w:rsidRPr="00E2106B">
              <w:rPr>
                <w:noProof/>
                <w:lang w:val="en-US"/>
              </w:rPr>
              <w:t>[1–3]</w:t>
            </w:r>
            <w:r>
              <w:rPr>
                <w:lang w:val="en-US"/>
              </w:rPr>
              <w:fldChar w:fldCharType="end"/>
            </w:r>
          </w:p>
        </w:tc>
      </w:tr>
      <w:tr w:rsidR="00B2786E" w:rsidRPr="00755BAA" w:rsidTr="00B2786E">
        <w:trPr>
          <w:trHeight w:val="417"/>
        </w:trPr>
        <w:tc>
          <w:tcPr>
            <w:tcW w:w="867" w:type="dxa"/>
            <w:vMerge/>
            <w:tcBorders>
              <w:bottom w:val="single" w:sz="4" w:space="0" w:color="auto"/>
            </w:tcBorders>
            <w:vAlign w:val="bottom"/>
          </w:tcPr>
          <w:p w:rsidR="00B2786E" w:rsidRPr="00D02CA7" w:rsidRDefault="00B2786E" w:rsidP="00340BE1">
            <w:pPr>
              <w:pStyle w:val="DokTabellentext"/>
              <w:spacing w:line="480" w:lineRule="auto"/>
              <w:jc w:val="center"/>
              <w:rPr>
                <w:b/>
                <w:bCs/>
                <w:i/>
                <w:iCs/>
                <w:lang w:val="en-US"/>
              </w:rPr>
            </w:pPr>
          </w:p>
        </w:tc>
        <w:tc>
          <w:tcPr>
            <w:tcW w:w="5087" w:type="dxa"/>
            <w:tcBorders>
              <w:bottom w:val="single" w:sz="4" w:space="0" w:color="auto"/>
            </w:tcBorders>
            <w:vAlign w:val="bottom"/>
          </w:tcPr>
          <w:p w:rsidR="00B2786E" w:rsidRPr="00C009DA" w:rsidRDefault="00B2786E" w:rsidP="00F50879">
            <w:pPr>
              <w:pStyle w:val="DokTabellentext"/>
              <w:spacing w:line="480" w:lineRule="auto"/>
              <w:jc w:val="left"/>
              <w:rPr>
                <w:sz w:val="20"/>
                <w:lang w:val="en-US"/>
              </w:rPr>
            </w:pPr>
            <w:r w:rsidRPr="00D02CA7">
              <w:rPr>
                <w:rStyle w:val="PRIMERChar"/>
                <w:rFonts w:eastAsiaTheme="minorHAnsi"/>
              </w:rPr>
              <w:t>GTA AAA TCA AGT CCA CCR CG</w:t>
            </w:r>
          </w:p>
        </w:tc>
        <w:tc>
          <w:tcPr>
            <w:tcW w:w="2551" w:type="dxa"/>
            <w:tcBorders>
              <w:bottom w:val="single" w:sz="4" w:space="0" w:color="auto"/>
            </w:tcBorders>
            <w:vAlign w:val="bottom"/>
          </w:tcPr>
          <w:p w:rsidR="00B2786E" w:rsidRPr="00D02CA7" w:rsidRDefault="00B2786E" w:rsidP="00F50879">
            <w:pPr>
              <w:pStyle w:val="DokTabellentext"/>
              <w:spacing w:line="480" w:lineRule="auto"/>
              <w:jc w:val="left"/>
              <w:rPr>
                <w:lang w:val="en-US"/>
              </w:rPr>
            </w:pPr>
            <w:r>
              <w:rPr>
                <w:lang w:val="en-US"/>
              </w:rPr>
              <w:t>rbcLa-R</w:t>
            </w:r>
          </w:p>
        </w:tc>
        <w:tc>
          <w:tcPr>
            <w:tcW w:w="1163" w:type="dxa"/>
            <w:tcBorders>
              <w:bottom w:val="single" w:sz="4" w:space="0" w:color="auto"/>
            </w:tcBorders>
            <w:vAlign w:val="bottom"/>
          </w:tcPr>
          <w:p w:rsidR="00B2786E" w:rsidRDefault="00B2786E" w:rsidP="00F50879">
            <w:pPr>
              <w:pStyle w:val="DokTabellentext"/>
              <w:spacing w:line="480" w:lineRule="auto"/>
              <w:jc w:val="left"/>
              <w:rPr>
                <w:lang w:val="en-US"/>
              </w:rPr>
            </w:pPr>
          </w:p>
          <w:p w:rsidR="00B2786E" w:rsidRPr="00D02CA7" w:rsidRDefault="005339A7" w:rsidP="00F50879">
            <w:pPr>
              <w:pStyle w:val="DokTabellentext"/>
              <w:spacing w:line="480" w:lineRule="auto"/>
              <w:jc w:val="left"/>
              <w:rPr>
                <w:lang w:val="en-US"/>
              </w:rPr>
            </w:pPr>
            <w:r>
              <w:rPr>
                <w:lang w:val="en-US"/>
              </w:rPr>
              <w:fldChar w:fldCharType="begin" w:fldLock="1"/>
            </w:r>
            <w:r w:rsidR="00E2106B">
              <w:rPr>
                <w:lang w:val="en-US"/>
              </w:rPr>
              <w:instrText>ADDIN CSL_CITATION {"citationItems":[{"id":"ITEM-1","itemData":{"DOI":"10.1073/pnas.0909820106","ISBN":"0027-8424","ISSN":"1091-6490","PMID":"19841276","abstract":"The assembly of DNA barcode libraries is particularly relevant within species-rich natural communities for which accurate species identifications will enable detailed ecological forensic studies. In addition, well-resolved molecular phylogenies derived from these DNA barcode sequences have the potential to improve investigations of the mechanisms underlying community assembly and functional trait evolution. To date, no studies have effectively applied DNA barcodes sensu strictu in this manner. In this report, we demonstrate that a three-locus DNA barcode when applied to 296 species of woody trees, shrubs, and palms found within the 50-ha Forest Dynamics Plot on Barro Colorado Island (BCI), Panama, resulted in &gt;98% correct identifications. These DNA barcode sequences are also used to reconstruct a robust community phylogeny employing a supermatrix method for 281 of the 296 plant species in the plot. The three-locus barcode data were sufficient to reliably reconstruct evolutionary relationships among the plant taxa in the plot that are congruent with the broadly accepted phylogeny of flowering plants (APG II). Earlier work on the phylogenetic structure of the BCI forest dynamics plot employing less resolved phylogenies reveals significant differences in evolutionary and ecological inferences compared with our data and suggests that unresolved community phylogenies may have increased type I and type II errors. These results illustrate how highly resolved phylogenies based on DNA barcode sequence data will enhance research focused on the interface between community ecology and evolution.","author":[{"dropping-particle":"","family":"Kress","given":"W John","non-dropping-particle":"","parse-names":false,"suffix":""},{"dropping-particle":"","family":"Erickson","given":"David L","non-dropping-particle":"","parse-names":false,"suffix":""},{"dropping-particle":"","family":"Jones","given":"F Andrew","non-dropping-particle":"","parse-names":false,"suffix":""},{"dropping-particle":"","family":"Swenson","given":"Nathan G","non-dropping-particle":"","parse-names":false,"suffix":""},{"dropping-particle":"","family":"Perez","given":"Rolando","non-dropping-particle":"","parse-names":false,"suffix":""},{"dropping-particle":"","family":"Sanjur","given":"Oris","non-dropping-particle":"","parse-names":false,"suffix":""},{"dropping-particle":"","family":"Bermingham","given":"Eldredge","non-dropping-particle":"","parse-names":false,"suffix":""}],"container-title":"Proceedings of the National Academy of Sciences of the United States of America","id":"ITEM-1","issue":"44","issued":{"date-parts":[["2009"]]},"page":"18621-6","title":"Plant DNA barcodes and a community phylogeny of a tropical forest dynamics plot in Panama.","type":"article-journal","volume":"106"},"uris":["http://www.mendeley.com/documents/?uuid=8729d251-4202-45b9-b73d-f5dbd88cca03"]},{"id":"ITEM-2","itemData":{"abstract":"A better knowledge of the phylogenetic relationships among agricultural and forestry plant species is of a great importance in plant genetic resource management. The conservative mode of chloroplast DNA (cpDNA) evolution suggests that any change in structure or content of the chloroplast genome may have significant phylogenetic implications. We describe in this paper six new PCR primers designed for the amplification of three cpDNA intergenic spacers: atpB-rbcL, rps14-psaB, and petA-psbE. The target regions were amplified in various botanical families belonging to both the monocotyledon and dicotyledon classes, indicating the wide interest of the primers for taxonomic studies in angiosperms. In Leguminosae, the digestion of amplified regions by four- and five cutter enzymes revealed cleavage site variation at the intergeneric, interspecific and even at the intraspecific level. Phylogenetic implications of this polymorphism are being established in Phaseolus species. Une meilleure connaissance des relations phylogéniques chez les espèces végétales cultivées et forestières est d'une grande importance pour la gestion des ressources phytogénétiques. Le mode d'évolution conservatif de l'ADN chloroplastique (ADNcp) suggère que toute modification dans la structure ou dans le contenu du génome chloroplastique pourrait avoir des implications phylogénétiques significatives. Nous décrivons dans cet article six nouvelles amorces PCR conçues pour l'amplification de trois régions intergéniques d'ADNcp: atpB-rbcL, rps14-psaB et petA-psbE. Les régions cibles ont été amplifiées chez diverses familles botaniques appartenant à la classe des monocotylédones et des dicotylédones, indiquant le large intérêt des amorces pour les études taxonomiques chez les angiospermes. Chez les Légumineuses, la digestion des régions amplifiées par des enzymes reconnaissant quatre ou cinq nucléotides a revélé des variations de sites de clivage au niveau intergénérique, interspécifique et même quelques fois intraspécifique. Les implications phylogénétiques de ce polymorphisme sont en voie d'être établies chez des espèces du genre Phaseolus. CR - Copyright &amp;#169; 1997 Royal Botanical Society of Belgium","author":[{"dropping-particle":"","family":"Fofana","given":"B.","non-dropping-particle":"","parse-names":false,"suffix":""},{"dropping-particle":"","family":"Harvengt","given":"L.","non-dropping-particle":"","parse-names":false,"suffix":""},{"dropping-particle":"","family":"Baudoin","given":"J. P.","non-dropping-particle":"","parse-names":false,"suffix":""},{"dropping-particle":"","family":"Jardin","given":"P.","non-dropping-particle":"Du","parse-names":false,"suffix":""}],"container-title":"Belgian Journal of Botany","id":"ITEM-2","issue":"2","issued":{"date-parts":[["1997"]]},"page":"118-122","title":"New primers for the polymerase chain amplification of cpDNA intergenic spacers in Phaseolus phylogeny","type":"article-journal","volume":"129"},"uris":["http://www.mendeley.com/documents/?uuid=1bd96f9d-0a1e-48e7-b385-80a80471cdda"]}],"mendeley":{"formattedCitation":"[4, 5]","plainTextFormattedCitation":"[4, 5]","previouslyFormattedCitation":"[4, 5]"},"properties":{"noteIndex":0},"schema":"https://github.com/citation-style-language/schema/raw/master/csl-citation.json"}</w:instrText>
            </w:r>
            <w:r>
              <w:rPr>
                <w:lang w:val="en-US"/>
              </w:rPr>
              <w:fldChar w:fldCharType="separate"/>
            </w:r>
            <w:r w:rsidR="00E2106B" w:rsidRPr="00E2106B">
              <w:rPr>
                <w:noProof/>
                <w:lang w:val="en-US"/>
              </w:rPr>
              <w:t>[4, 5]</w:t>
            </w:r>
            <w:r>
              <w:rPr>
                <w:lang w:val="en-US"/>
              </w:rPr>
              <w:fldChar w:fldCharType="end"/>
            </w:r>
          </w:p>
        </w:tc>
      </w:tr>
      <w:tr w:rsidR="00B2786E" w:rsidRPr="00256182" w:rsidTr="00340BE1">
        <w:trPr>
          <w:trHeight w:val="246"/>
        </w:trPr>
        <w:tc>
          <w:tcPr>
            <w:tcW w:w="867" w:type="dxa"/>
            <w:vMerge w:val="restart"/>
            <w:vAlign w:val="center"/>
          </w:tcPr>
          <w:p w:rsidR="00B2786E" w:rsidRPr="00D02CA7" w:rsidRDefault="00B2786E" w:rsidP="00340BE1">
            <w:pPr>
              <w:pStyle w:val="DokTabellentext"/>
              <w:spacing w:line="480" w:lineRule="auto"/>
              <w:jc w:val="center"/>
              <w:rPr>
                <w:b/>
                <w:bCs/>
                <w:i/>
                <w:iCs/>
                <w:lang w:val="en-US"/>
              </w:rPr>
            </w:pPr>
            <w:r w:rsidRPr="00D02CA7">
              <w:rPr>
                <w:b/>
                <w:bCs/>
                <w:i/>
                <w:iCs/>
                <w:lang w:val="en-US"/>
              </w:rPr>
              <w:t>matK</w:t>
            </w:r>
          </w:p>
        </w:tc>
        <w:tc>
          <w:tcPr>
            <w:tcW w:w="5087" w:type="dxa"/>
            <w:vAlign w:val="bottom"/>
          </w:tcPr>
          <w:p w:rsidR="00B2786E" w:rsidRPr="00D02CA7" w:rsidRDefault="00B2786E" w:rsidP="00F50879">
            <w:pPr>
              <w:pStyle w:val="PRIMER"/>
              <w:spacing w:line="480" w:lineRule="auto"/>
              <w:jc w:val="left"/>
            </w:pPr>
            <w:r w:rsidRPr="002C601C">
              <w:rPr>
                <w:b/>
                <w:bCs/>
                <w:u w:val="single"/>
              </w:rPr>
              <w:t>G</w:t>
            </w:r>
            <w:r w:rsidRPr="00D02CA7">
              <w:t xml:space="preserve">AA TTT ACG </w:t>
            </w:r>
            <w:r w:rsidRPr="002C601C">
              <w:rPr>
                <w:b/>
                <w:bCs/>
                <w:u w:val="single"/>
              </w:rPr>
              <w:t>C</w:t>
            </w:r>
            <w:r w:rsidRPr="00D02CA7">
              <w:t xml:space="preserve">TC </w:t>
            </w:r>
            <w:r w:rsidRPr="002C601C">
              <w:rPr>
                <w:b/>
                <w:bCs/>
                <w:u w:val="single"/>
              </w:rPr>
              <w:t>T</w:t>
            </w:r>
            <w:r w:rsidRPr="00D02CA7">
              <w:t>AT TCA KTC</w:t>
            </w:r>
          </w:p>
        </w:tc>
        <w:tc>
          <w:tcPr>
            <w:tcW w:w="2551" w:type="dxa"/>
            <w:vAlign w:val="bottom"/>
          </w:tcPr>
          <w:p w:rsidR="00B2786E" w:rsidRPr="00D02CA7" w:rsidRDefault="00B2786E" w:rsidP="00F50879">
            <w:pPr>
              <w:pStyle w:val="DokTabellentext"/>
              <w:spacing w:line="480" w:lineRule="auto"/>
              <w:jc w:val="left"/>
              <w:rPr>
                <w:i/>
                <w:lang w:val="en-US"/>
              </w:rPr>
            </w:pPr>
            <w:r w:rsidRPr="00D02CA7">
              <w:rPr>
                <w:lang w:val="en-US"/>
              </w:rPr>
              <w:t xml:space="preserve">matK-F_Poalesv2 (modified from </w:t>
            </w:r>
            <w:bookmarkStart w:id="3" w:name="OLE_LINK1"/>
            <w:bookmarkStart w:id="4" w:name="OLE_LINK2"/>
            <w:r w:rsidRPr="00D02CA7">
              <w:rPr>
                <w:lang w:val="en-US"/>
              </w:rPr>
              <w:t>XF1</w:t>
            </w:r>
            <w:bookmarkEnd w:id="3"/>
            <w:bookmarkEnd w:id="4"/>
            <w:r>
              <w:rPr>
                <w:lang w:val="en-US"/>
              </w:rPr>
              <w:t>)</w:t>
            </w:r>
          </w:p>
        </w:tc>
        <w:tc>
          <w:tcPr>
            <w:tcW w:w="1163" w:type="dxa"/>
            <w:vAlign w:val="bottom"/>
          </w:tcPr>
          <w:p w:rsidR="00B2786E" w:rsidRPr="00D02CA7" w:rsidRDefault="005339A7"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1111/j.1095-8339.2010.01071.x","ISBN":"0024-4074","ISSN":"00244074","PMID":"53710957","abstract":"The plastid rbcL and matK genes have recently been adopted as the DNA barcoding regions for plants by the Consortium for the Barcoding of Life. However, some researchers have reported problems in successfully amplifying the matK fragment across the plant kingdom. This study focused on designing order-specific primers for monocot and eudicots. In total, 6514 matK sequences were downloaded from GenBank/EBI. The percentage sequence match of three sets of previously published barcoding primers was recorded in 39 orders. In 22 of these, at least one primer was required to be redesigned. We propose 26 new PCR primers so that the matK barcode can easily and successfully be amplified. It should also be possible to increase the amplification success rate of the previously published barcoding primers by introducing degeneracy or a deoxyinosine base to the second position from the 3' end of the primer. This will increase primer match for monocots and eudicots to approximately 97%. Finally, we argue that DNA barcoding using multiple primers (rather than a single pair) is adequate, especially in light of the recent developments in next-generation DNA sequencing. (C) 2010 The Linnean Society of London, Botanical Journal of the Linnean Society, 2010, 164, 1-9.","author":[{"dropping-particle":"","family":"Dunning","given":"Luke T.","non-dropping-particle":"","parse-names":false,"suffix":""},{"dropping-particle":"","family":"Savolainen","given":"Vincent","non-dropping-particle":"","parse-names":false,"suffix":""}],"container-title":"Botanical Journal of the Linnean Society","id":"ITEM-1","issue":"1","issued":{"date-parts":[["2010","9","15"]]},"page":"1-9","title":"Broad-scale amplification of matK for DNA barcoding plants, a technical note","type":"article-journal","volume":"164"},"uris":["http://www.mendeley.com/documents/?uuid=66db1921-bb56-4595-a20d-e7969bb251bd"]}],"mendeley":{"formattedCitation":"[6]","plainTextFormattedCitation":"[6]","previouslyFormattedCitation":"[6]"},"properties":{"noteIndex":0},"schema":"https://github.com/citation-style-language/schema/raw/master/csl-citation.json"}</w:instrText>
            </w:r>
            <w:r>
              <w:rPr>
                <w:lang w:val="en-US"/>
              </w:rPr>
              <w:fldChar w:fldCharType="separate"/>
            </w:r>
            <w:r w:rsidR="00E2106B" w:rsidRPr="00E2106B">
              <w:rPr>
                <w:noProof/>
                <w:lang w:val="en-US"/>
              </w:rPr>
              <w:t>[6]</w:t>
            </w:r>
            <w:r>
              <w:rPr>
                <w:lang w:val="en-US"/>
              </w:rPr>
              <w:fldChar w:fldCharType="end"/>
            </w:r>
          </w:p>
        </w:tc>
      </w:tr>
      <w:tr w:rsidR="00B2786E" w:rsidRPr="00256182" w:rsidTr="00B2786E">
        <w:trPr>
          <w:trHeight w:val="246"/>
        </w:trPr>
        <w:tc>
          <w:tcPr>
            <w:tcW w:w="867" w:type="dxa"/>
            <w:vMerge/>
            <w:vAlign w:val="bottom"/>
          </w:tcPr>
          <w:p w:rsidR="00B2786E" w:rsidRPr="00D02CA7" w:rsidRDefault="00B2786E" w:rsidP="00340BE1">
            <w:pPr>
              <w:pStyle w:val="DokTabellentext"/>
              <w:spacing w:line="480" w:lineRule="auto"/>
              <w:jc w:val="center"/>
              <w:rPr>
                <w:b/>
                <w:bCs/>
                <w:i/>
                <w:iCs/>
                <w:lang w:val="en-US"/>
              </w:rPr>
            </w:pPr>
          </w:p>
        </w:tc>
        <w:tc>
          <w:tcPr>
            <w:tcW w:w="5087" w:type="dxa"/>
            <w:vAlign w:val="bottom"/>
          </w:tcPr>
          <w:p w:rsidR="00B2786E" w:rsidRPr="00D02CA7" w:rsidRDefault="00B2786E" w:rsidP="00F50879">
            <w:pPr>
              <w:pStyle w:val="PRIMER"/>
              <w:spacing w:line="480" w:lineRule="auto"/>
              <w:jc w:val="left"/>
            </w:pPr>
            <w:r w:rsidRPr="002C601C">
              <w:rPr>
                <w:b/>
                <w:bCs/>
                <w:u w:val="single"/>
              </w:rPr>
              <w:t>G</w:t>
            </w:r>
            <w:r w:rsidRPr="00D02CA7">
              <w:t>CT TTT ATG TTT AC</w:t>
            </w:r>
            <w:r w:rsidRPr="002C601C">
              <w:rPr>
                <w:b/>
                <w:bCs/>
                <w:u w:val="single"/>
              </w:rPr>
              <w:t>G</w:t>
            </w:r>
            <w:r w:rsidRPr="00D02CA7">
              <w:t xml:space="preserve"> </w:t>
            </w:r>
            <w:r w:rsidRPr="00374358">
              <w:rPr>
                <w:b/>
                <w:bCs/>
                <w:u w:val="single"/>
              </w:rPr>
              <w:t>A</w:t>
            </w:r>
            <w:r w:rsidRPr="00D02CA7">
              <w:t xml:space="preserve">GC </w:t>
            </w:r>
            <w:r w:rsidRPr="00374358">
              <w:rPr>
                <w:b/>
                <w:bCs/>
                <w:u w:val="single"/>
              </w:rPr>
              <w:t>Y</w:t>
            </w:r>
            <w:r w:rsidRPr="00D02CA7">
              <w:t>AA</w:t>
            </w:r>
          </w:p>
        </w:tc>
        <w:tc>
          <w:tcPr>
            <w:tcW w:w="2551" w:type="dxa"/>
            <w:vAlign w:val="bottom"/>
          </w:tcPr>
          <w:p w:rsidR="00B2786E" w:rsidRPr="00D02CA7" w:rsidRDefault="00B2786E" w:rsidP="00F50879">
            <w:pPr>
              <w:pStyle w:val="DokTabellentext"/>
              <w:spacing w:line="480" w:lineRule="auto"/>
              <w:jc w:val="left"/>
              <w:rPr>
                <w:lang w:val="en-US"/>
              </w:rPr>
            </w:pPr>
            <w:r w:rsidRPr="00D02CA7">
              <w:rPr>
                <w:lang w:val="en-US"/>
              </w:rPr>
              <w:t>matK-R_P</w:t>
            </w:r>
            <w:r>
              <w:rPr>
                <w:lang w:val="en-US"/>
              </w:rPr>
              <w:t>oalesv2 (modified from MatK2F-r</w:t>
            </w:r>
            <w:r w:rsidRPr="00D02CA7">
              <w:rPr>
                <w:lang w:val="en-US"/>
              </w:rPr>
              <w:t>)</w:t>
            </w:r>
          </w:p>
        </w:tc>
        <w:tc>
          <w:tcPr>
            <w:tcW w:w="1163" w:type="dxa"/>
            <w:vAlign w:val="bottom"/>
          </w:tcPr>
          <w:p w:rsidR="00B2786E" w:rsidRPr="00D02CA7" w:rsidRDefault="005339A7"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2307/2656672","ISSN":"00029122","abstract":"The sequence divergence of chloroplast rbcL, matK, trnV intron, and rpl20-rps18 spacer regions was analyzed among 32 Pinus species and representatives of six other genera in Pinaceae. The total aligned sequence length is 3570 bp. Of the four sequences examined, matK evolved much faster than rbcL in Pinus and in other Pinaceae genera. The two noncoding regions did not show more divergence than the two coding regions, especially within each Pinus subgenus. Phylogenetic analyses based on these four sequences gave consistent results and strongly supported the monophyly hypothesis for the genus Pinus and its two recognized subgenera. Pinus krempfii, the two-flat-needle pine endemic to Vietnam, was placed in subgen. Strobus and showed closer affinity to subsect. Gerardianae. The ancient character of sect. Parrya is further confirmed. However, monophyly of the sect. Parrya is not supported by our data. Among the Eurasian pines of subgen. Pinus, Mediterranean pines formed one clade and the Asian members of subsect. Sylvestres formed another. The Himalayan P. roxburghii showed considerable divergence from all the other hard pines from both regions. Pinus merkusii was distinctly separated from all the Asian members of subsect. Sylvestres. The implications of our results for Pinus classification are discussed. Key","author":[{"dropping-particle":"","family":"Wang","given":"Xiao-Ru","non-dropping-particle":"","parse-names":false,"suffix":""},{"dropping-particle":"","family":"Tsumura","given":"Yoshihiko","non-dropping-particle":"","parse-names":false,"suffix":""},{"dropping-particle":"","family":"Yoshimaru","given":"Hiroshi","non-dropping-particle":"","parse-names":false,"suffix":""},{"dropping-particle":"","family":"Nagasaka","given":"Kazutoshi","non-dropping-particle":"","parse-names":false,"suffix":""},{"dropping-particle":"","family":"Szmidt","given":"Alfred E.","non-dropping-particle":"","parse-names":false,"suffix":""}],"container-title":"American Journal of Botany","id":"ITEM-1","issue":"12","issued":{"date-parts":[["1999","12"]]},"page":"1742","title":"Phylogenetic Relationships of Eurasian Pines (Pinus, Pinaceae) Based on Chloroplast rbcL, matK, rpl20-rps18 Spacer, and trnV Intron Sequences","type":"article-journal","volume":"86"},"uris":["http://www.mendeley.com/documents/?uuid=7765157e-1943-4286-b57a-3106c27631b7"]}],"mendeley":{"formattedCitation":"[7]","plainTextFormattedCitation":"[7]","previouslyFormattedCitation":"[7]"},"properties":{"noteIndex":0},"schema":"https://github.com/citation-style-language/schema/raw/master/csl-citation.json"}</w:instrText>
            </w:r>
            <w:r>
              <w:rPr>
                <w:lang w:val="en-US"/>
              </w:rPr>
              <w:fldChar w:fldCharType="separate"/>
            </w:r>
            <w:r w:rsidR="00E2106B" w:rsidRPr="00E2106B">
              <w:rPr>
                <w:noProof/>
                <w:lang w:val="en-US"/>
              </w:rPr>
              <w:t>[7]</w:t>
            </w:r>
            <w:r>
              <w:rPr>
                <w:lang w:val="en-US"/>
              </w:rPr>
              <w:fldChar w:fldCharType="end"/>
            </w:r>
          </w:p>
        </w:tc>
      </w:tr>
      <w:tr w:rsidR="00B2786E" w:rsidRPr="00256182" w:rsidTr="00B2786E">
        <w:trPr>
          <w:trHeight w:val="246"/>
        </w:trPr>
        <w:tc>
          <w:tcPr>
            <w:tcW w:w="867" w:type="dxa"/>
            <w:vMerge/>
            <w:vAlign w:val="bottom"/>
          </w:tcPr>
          <w:p w:rsidR="00B2786E" w:rsidRPr="00D02CA7" w:rsidRDefault="00B2786E" w:rsidP="00340BE1">
            <w:pPr>
              <w:pStyle w:val="DokTabellentext"/>
              <w:spacing w:line="480" w:lineRule="auto"/>
              <w:jc w:val="center"/>
              <w:rPr>
                <w:b/>
                <w:bCs/>
                <w:i/>
                <w:iCs/>
                <w:lang w:val="en-US"/>
              </w:rPr>
            </w:pPr>
          </w:p>
        </w:tc>
        <w:tc>
          <w:tcPr>
            <w:tcW w:w="5087" w:type="dxa"/>
            <w:vAlign w:val="bottom"/>
          </w:tcPr>
          <w:p w:rsidR="00B2786E" w:rsidRPr="00D02CA7" w:rsidRDefault="00B2786E" w:rsidP="00F50879">
            <w:pPr>
              <w:pStyle w:val="PRIMER"/>
              <w:spacing w:line="480" w:lineRule="auto"/>
              <w:jc w:val="left"/>
            </w:pPr>
          </w:p>
        </w:tc>
        <w:tc>
          <w:tcPr>
            <w:tcW w:w="2551" w:type="dxa"/>
            <w:vAlign w:val="bottom"/>
          </w:tcPr>
          <w:p w:rsidR="00B2786E" w:rsidRPr="00D02CA7" w:rsidRDefault="00B2786E" w:rsidP="00F50879">
            <w:pPr>
              <w:pStyle w:val="DokTabellentext"/>
              <w:spacing w:line="480" w:lineRule="auto"/>
              <w:jc w:val="left"/>
              <w:rPr>
                <w:lang w:val="en-US"/>
              </w:rPr>
            </w:pPr>
          </w:p>
        </w:tc>
        <w:tc>
          <w:tcPr>
            <w:tcW w:w="1163" w:type="dxa"/>
            <w:vAlign w:val="bottom"/>
          </w:tcPr>
          <w:p w:rsidR="00B2786E" w:rsidRPr="00D02CA7" w:rsidRDefault="00B2786E" w:rsidP="00F50879">
            <w:pPr>
              <w:pStyle w:val="DokTabellentext"/>
              <w:spacing w:line="480" w:lineRule="auto"/>
              <w:jc w:val="left"/>
              <w:rPr>
                <w:lang w:val="en-US"/>
              </w:rPr>
            </w:pPr>
          </w:p>
        </w:tc>
      </w:tr>
      <w:tr w:rsidR="00B2786E" w:rsidRPr="00D02CA7" w:rsidTr="00B2786E">
        <w:trPr>
          <w:trHeight w:val="246"/>
        </w:trPr>
        <w:tc>
          <w:tcPr>
            <w:tcW w:w="867" w:type="dxa"/>
            <w:vMerge/>
            <w:vAlign w:val="bottom"/>
          </w:tcPr>
          <w:p w:rsidR="00B2786E" w:rsidRPr="00D02CA7" w:rsidRDefault="00B2786E" w:rsidP="00340BE1">
            <w:pPr>
              <w:pStyle w:val="DokTabellentext"/>
              <w:spacing w:line="480" w:lineRule="auto"/>
              <w:jc w:val="center"/>
              <w:rPr>
                <w:b/>
                <w:bCs/>
                <w:i/>
                <w:iCs/>
                <w:lang w:val="en-US"/>
              </w:rPr>
            </w:pPr>
          </w:p>
        </w:tc>
        <w:tc>
          <w:tcPr>
            <w:tcW w:w="5087" w:type="dxa"/>
            <w:vAlign w:val="bottom"/>
          </w:tcPr>
          <w:p w:rsidR="00B2786E" w:rsidRPr="00D02CA7" w:rsidRDefault="00B2786E" w:rsidP="00F50879">
            <w:pPr>
              <w:pStyle w:val="PRIMER"/>
              <w:spacing w:line="480" w:lineRule="auto"/>
              <w:jc w:val="left"/>
            </w:pPr>
            <w:r w:rsidRPr="00D02CA7">
              <w:t>TTC AAA CCC TTC GTT ACT GGA TVA A</w:t>
            </w:r>
          </w:p>
        </w:tc>
        <w:tc>
          <w:tcPr>
            <w:tcW w:w="2551" w:type="dxa"/>
            <w:vAlign w:val="bottom"/>
          </w:tcPr>
          <w:p w:rsidR="00B2786E" w:rsidRPr="00D02CA7" w:rsidRDefault="00B2786E" w:rsidP="00F50879">
            <w:pPr>
              <w:pStyle w:val="DokTabellentext"/>
              <w:spacing w:line="480" w:lineRule="auto"/>
              <w:jc w:val="left"/>
              <w:rPr>
                <w:lang w:val="en-US"/>
              </w:rPr>
            </w:pPr>
            <w:r w:rsidRPr="00D02CA7">
              <w:rPr>
                <w:lang w:val="en-US"/>
              </w:rPr>
              <w:t>FAB_F</w:t>
            </w:r>
          </w:p>
        </w:tc>
        <w:tc>
          <w:tcPr>
            <w:tcW w:w="1163" w:type="dxa"/>
            <w:vAlign w:val="bottom"/>
          </w:tcPr>
          <w:p w:rsidR="00B2786E" w:rsidRPr="00D02CA7" w:rsidRDefault="005339A7"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1111/j.1095-8339.2010.01071.x","ISBN":"0024-4074","ISSN":"00244074","PMID":"53710957","abstract":"The plastid rbcL and matK genes have recently been adopted as the DNA barcoding regions for plants by the Consortium for the Barcoding of Life. However, some researchers have reported problems in successfully amplifying the matK fragment across the plant kingdom. This study focused on designing order-specific primers for monocot and eudicots. In total, 6514 matK sequences were downloaded from GenBank/EBI. The percentage sequence match of three sets of previously published barcoding primers was recorded in 39 orders. In 22 of these, at least one primer was required to be redesigned. We propose 26 new PCR primers so that the matK barcode can easily and successfully be amplified. It should also be possible to increase the amplification success rate of the previously published barcoding primers by introducing degeneracy or a deoxyinosine base to the second position from the 3' end of the primer. This will increase primer match for monocots and eudicots to approximately 97%. Finally, we argue that DNA barcoding using multiple primers (rather than a single pair) is adequate, especially in light of the recent developments in next-generation DNA sequencing. (C) 2010 The Linnean Society of London, Botanical Journal of the Linnean Society, 2010, 164, 1-9.","author":[{"dropping-particle":"","family":"Dunning","given":"Luke T.","non-dropping-particle":"","parse-names":false,"suffix":""},{"dropping-particle":"","family":"Savolainen","given":"Vincent","non-dropping-particle":"","parse-names":false,"suffix":""}],"container-title":"Botanical Journal of the Linnean Society","id":"ITEM-1","issue":"1","issued":{"date-parts":[["2010","9","15"]]},"page":"1-9","title":"Broad-scale amplification of matK for DNA barcoding plants, a technical note","type":"article-journal","volume":"164"},"uris":["http://www.mendeley.com/documents/?uuid=66db1921-bb56-4595-a20d-e7969bb251bd"]}],"mendeley":{"formattedCitation":"[6]","plainTextFormattedCitation":"[6]","previouslyFormattedCitation":"[6]"},"properties":{"noteIndex":0},"schema":"https://github.com/citation-style-language/schema/raw/master/csl-citation.json"}</w:instrText>
            </w:r>
            <w:r>
              <w:rPr>
                <w:lang w:val="en-US"/>
              </w:rPr>
              <w:fldChar w:fldCharType="separate"/>
            </w:r>
            <w:r w:rsidR="00E2106B" w:rsidRPr="00E2106B">
              <w:rPr>
                <w:noProof/>
                <w:lang w:val="en-US"/>
              </w:rPr>
              <w:t>[6]</w:t>
            </w:r>
            <w:r>
              <w:rPr>
                <w:lang w:val="en-US"/>
              </w:rPr>
              <w:fldChar w:fldCharType="end"/>
            </w:r>
          </w:p>
        </w:tc>
      </w:tr>
      <w:tr w:rsidR="00B2786E" w:rsidRPr="00D02CA7" w:rsidTr="00B2786E">
        <w:trPr>
          <w:trHeight w:val="246"/>
        </w:trPr>
        <w:tc>
          <w:tcPr>
            <w:tcW w:w="867" w:type="dxa"/>
            <w:vMerge/>
            <w:tcBorders>
              <w:bottom w:val="single" w:sz="4" w:space="0" w:color="auto"/>
            </w:tcBorders>
            <w:vAlign w:val="bottom"/>
          </w:tcPr>
          <w:p w:rsidR="00B2786E" w:rsidRPr="00D02CA7" w:rsidRDefault="00B2786E" w:rsidP="00340BE1">
            <w:pPr>
              <w:pStyle w:val="DokTabellentext"/>
              <w:spacing w:line="480" w:lineRule="auto"/>
              <w:jc w:val="center"/>
              <w:rPr>
                <w:b/>
                <w:bCs/>
                <w:i/>
                <w:iCs/>
                <w:lang w:val="en-US"/>
              </w:rPr>
            </w:pPr>
          </w:p>
        </w:tc>
        <w:tc>
          <w:tcPr>
            <w:tcW w:w="5087" w:type="dxa"/>
            <w:tcBorders>
              <w:bottom w:val="single" w:sz="4" w:space="0" w:color="auto"/>
            </w:tcBorders>
            <w:vAlign w:val="bottom"/>
          </w:tcPr>
          <w:p w:rsidR="00B2786E" w:rsidRPr="00D02CA7" w:rsidRDefault="00B2786E" w:rsidP="00F50879">
            <w:pPr>
              <w:pStyle w:val="PRIMER"/>
              <w:spacing w:line="480" w:lineRule="auto"/>
              <w:jc w:val="left"/>
            </w:pPr>
            <w:r w:rsidRPr="00D02CA7">
              <w:t>CTT TTG TGT TTA CGA GCC AAD G</w:t>
            </w:r>
          </w:p>
        </w:tc>
        <w:tc>
          <w:tcPr>
            <w:tcW w:w="2551" w:type="dxa"/>
            <w:tcBorders>
              <w:bottom w:val="single" w:sz="4" w:space="0" w:color="auto"/>
            </w:tcBorders>
            <w:vAlign w:val="bottom"/>
          </w:tcPr>
          <w:p w:rsidR="00B2786E" w:rsidRPr="00D02CA7" w:rsidRDefault="00B2786E" w:rsidP="00F50879">
            <w:pPr>
              <w:pStyle w:val="DokTabellentext"/>
              <w:spacing w:line="480" w:lineRule="auto"/>
              <w:jc w:val="left"/>
              <w:rPr>
                <w:lang w:val="en-US"/>
              </w:rPr>
            </w:pPr>
            <w:r w:rsidRPr="00D02CA7">
              <w:rPr>
                <w:lang w:val="en-US"/>
              </w:rPr>
              <w:t>FAB_R</w:t>
            </w:r>
          </w:p>
        </w:tc>
        <w:tc>
          <w:tcPr>
            <w:tcW w:w="1163" w:type="dxa"/>
            <w:tcBorders>
              <w:bottom w:val="single" w:sz="4" w:space="0" w:color="auto"/>
            </w:tcBorders>
            <w:vAlign w:val="bottom"/>
          </w:tcPr>
          <w:p w:rsidR="00B2786E" w:rsidRPr="00D02CA7" w:rsidRDefault="005339A7" w:rsidP="00F50879">
            <w:pPr>
              <w:pStyle w:val="DokTabellentext"/>
              <w:spacing w:line="480" w:lineRule="auto"/>
              <w:jc w:val="left"/>
              <w:rPr>
                <w:lang w:val="en-US"/>
              </w:rPr>
            </w:pPr>
            <w:r>
              <w:rPr>
                <w:lang w:val="en-US"/>
              </w:rPr>
              <w:fldChar w:fldCharType="begin" w:fldLock="1"/>
            </w:r>
            <w:r w:rsidR="001474AE">
              <w:rPr>
                <w:lang w:val="en-US"/>
              </w:rPr>
              <w:instrText>ADDIN CSL_CITATION {"citationItems":[{"id":"ITEM-1","itemData":{"DOI":"10.1111/j.1095-8339.2010.01071.x","ISBN":"0024-4074","ISSN":"00244074","PMID":"53710957","abstract":"The plastid rbcL and matK genes have recently been adopted as the DNA barcoding regions for plants by the Consortium for the Barcoding of Life. However, some researchers have reported problems in successfully amplifying the matK fragment across the plant kingdom. This study focused on designing order-specific primers for monocot and eudicots. In total, 6514 matK sequences were downloaded from GenBank/EBI. The percentage sequence match of three sets of previously published barcoding primers was recorded in 39 orders. In 22 of these, at least one primer was required to be redesigned. We propose 26 new PCR primers so that the matK barcode can easily and successfully be amplified. It should also be possible to increase the amplification success rate of the previously published barcoding primers by introducing degeneracy or a deoxyinosine base to the second position from the 3' end of the primer. This will increase primer match for monocots and eudicots to approximately 97%. Finally, we argue that DNA barcoding using multiple primers (rather than a single pair) is adequate, especially in light of the recent developments in next-generation DNA sequencing. (C) 2010 The Linnean Society of London, Botanical Journal of the Linnean Society, 2010, 164, 1-9.","author":[{"dropping-particle":"","family":"Dunning","given":"Luke T.","non-dropping-particle":"","parse-names":false,"suffix":""},{"dropping-particle":"","family":"Savolainen","given":"Vincent","non-dropping-particle":"","parse-names":false,"suffix":""}],"container-title":"Botanical Journal of the Linnean Society","id":"ITEM-1","issue":"1","issued":{"date-parts":[["2010","9","15"]]},"page":"1-9","title":"Broad-scale amplification of matK for DNA barcoding plants, a technical note","type":"article-journal","volume":"164"},"uris":["http://www.mendeley.com/documents/?uuid=66db1921-bb56-4595-a20d-e7969bb251bd"]}],"mendeley":{"formattedCitation":"[6]","plainTextFormattedCitation":"[6]","previouslyFormattedCitation":"[6]"},"properties":{"noteIndex":0},"schema":"https://github.com/citation-style-language/schema/raw/master/csl-citation.json"}</w:instrText>
            </w:r>
            <w:r>
              <w:rPr>
                <w:lang w:val="en-US"/>
              </w:rPr>
              <w:fldChar w:fldCharType="separate"/>
            </w:r>
            <w:r w:rsidR="00E2106B" w:rsidRPr="00E2106B">
              <w:rPr>
                <w:noProof/>
                <w:lang w:val="en-US"/>
              </w:rPr>
              <w:t>[6]</w:t>
            </w:r>
            <w:r>
              <w:rPr>
                <w:lang w:val="en-US"/>
              </w:rPr>
              <w:fldChar w:fldCharType="end"/>
            </w:r>
          </w:p>
        </w:tc>
      </w:tr>
      <w:tr w:rsidR="00B2786E" w:rsidRPr="00256182" w:rsidTr="00340BE1">
        <w:trPr>
          <w:trHeight w:val="417"/>
        </w:trPr>
        <w:tc>
          <w:tcPr>
            <w:tcW w:w="867" w:type="dxa"/>
            <w:vMerge w:val="restart"/>
            <w:vAlign w:val="center"/>
          </w:tcPr>
          <w:p w:rsidR="00B2786E" w:rsidRPr="00D02CA7" w:rsidRDefault="00B2786E" w:rsidP="00340BE1">
            <w:pPr>
              <w:pStyle w:val="DokTabellentext"/>
              <w:spacing w:line="480" w:lineRule="auto"/>
              <w:jc w:val="center"/>
              <w:rPr>
                <w:b/>
                <w:bCs/>
                <w:i/>
                <w:iCs/>
                <w:lang w:val="en-US"/>
              </w:rPr>
            </w:pPr>
            <w:r w:rsidRPr="00D02CA7">
              <w:rPr>
                <w:b/>
                <w:bCs/>
                <w:i/>
                <w:iCs/>
                <w:lang w:val="en-US"/>
              </w:rPr>
              <w:t>trnH-psbA</w:t>
            </w:r>
          </w:p>
        </w:tc>
        <w:tc>
          <w:tcPr>
            <w:tcW w:w="5087" w:type="dxa"/>
            <w:vAlign w:val="bottom"/>
          </w:tcPr>
          <w:p w:rsidR="00B2786E" w:rsidRPr="00D02CA7" w:rsidRDefault="00B2786E" w:rsidP="00F50879">
            <w:pPr>
              <w:pStyle w:val="DokTabellentext"/>
              <w:spacing w:line="480" w:lineRule="auto"/>
              <w:jc w:val="left"/>
              <w:rPr>
                <w:lang w:val="en-US"/>
              </w:rPr>
            </w:pPr>
            <w:r w:rsidRPr="00D02CA7">
              <w:rPr>
                <w:rStyle w:val="PRIMERChar"/>
                <w:rFonts w:eastAsiaTheme="minorHAnsi"/>
              </w:rPr>
              <w:t>GTT ATG CAT GAA CGT AAY GCT C</w:t>
            </w:r>
          </w:p>
        </w:tc>
        <w:tc>
          <w:tcPr>
            <w:tcW w:w="2551" w:type="dxa"/>
            <w:vAlign w:val="bottom"/>
          </w:tcPr>
          <w:p w:rsidR="00B2786E" w:rsidRPr="00D02CA7" w:rsidRDefault="00B2786E" w:rsidP="00F50879">
            <w:pPr>
              <w:pStyle w:val="DokTabellentext"/>
              <w:spacing w:line="480" w:lineRule="auto"/>
              <w:jc w:val="left"/>
              <w:rPr>
                <w:lang w:val="en-US"/>
              </w:rPr>
            </w:pPr>
            <w:r w:rsidRPr="00D02CA7">
              <w:rPr>
                <w:lang w:val="en-US"/>
              </w:rPr>
              <w:t>psbA3_fv2 (modified from psbA3_f)</w:t>
            </w:r>
          </w:p>
        </w:tc>
        <w:tc>
          <w:tcPr>
            <w:tcW w:w="1163" w:type="dxa"/>
            <w:vAlign w:val="bottom"/>
          </w:tcPr>
          <w:p w:rsidR="00B2786E" w:rsidRPr="00D02CA7" w:rsidRDefault="005339A7" w:rsidP="00F50879">
            <w:pPr>
              <w:pStyle w:val="DokTabellentext"/>
              <w:spacing w:line="480" w:lineRule="auto"/>
              <w:jc w:val="left"/>
              <w:rPr>
                <w:lang w:val="en-US"/>
              </w:rPr>
            </w:pPr>
            <w:r>
              <w:rPr>
                <w:lang w:val="en-US"/>
              </w:rPr>
              <w:fldChar w:fldCharType="begin" w:fldLock="1"/>
            </w:r>
            <w:r w:rsidR="00E2106B">
              <w:rPr>
                <w:lang w:val="en-US"/>
              </w:rPr>
              <w:instrText>ADDIN CSL_CITATION {"citationItems":[{"id":"ITEM-1","itemData":{"DOI":"10.2307/2446155","ISBN":"0002-9122","ISSN":"00029122","PMID":"21708667","abstract":"The coding region of the matK gene and two intergenic spacers, psbA-trnH and trnL(UAA)-trnF(GAA), of cpDNA were sequenced to study phylogenetic relationships of 32 Paeonia species. In the psbA-trnH intergenic spacer, short sequences bordered by long inverted repeats have undergone inversions that are often homoplasious mutations. Insertions/deletions found in the two intergenic spacers, mostly resulting from slipped-strand mispairing, provided relatively reliable phylogenetic information. The matK coding region, evolving more rapidly than the trnL-trnF spacer and more slowly than the psbA-trnH spacer, produced the best resolved phylogenetic tree. The matK phylogeny was compared with the phylogeny obtained from sequences of internal transcribed spacers (ITS) of nuclear ribosomal DNA. A refined hypothesis of species phylogeny of section Paeonia was proposed by considering the discordance between the nuclear and cpDNA phylogenies to be results of hybrid speciation followed by inheritance of cpDNA of one parent and fixation of ITS sequences of another parent. The Eurasian and western North American disjunct distribution of the genus may have resulted from interrruption of the contin-uous distribution of ancestral populations of extant peony species across the Bering land bridge during the Miocene. Pleis-tocene glaciation may have played an important role in triggering extensive reticulate evolution within section Paeonia and shifting distributional ranges of both parental and hybrid species.","author":[{"dropping-particle":"","family":"Sang","given":"Tao","non-dropping-particle":"","parse-names":false,"suffix":""},{"dropping-particle":"","family":"Crawford","given":"Daniel J.","non-dropping-particle":"","parse-names":false,"suffix":""},{"dropping-particle":"","family":"Stuessy","given":"Tod F.","non-dropping-particle":"","parse-names":false,"suffix":""}],"container-title":"American Journal of Botany","id":"ITEM-1","issue":"8","issued":{"date-parts":[["1997","8"]]},"page":"1120-1136","title":"Chloroplast DNA phylogeny, reticulate evolution, and biogeography of Paeonia (Paeoniaceae)","type":"article-journal","volume":"84"},"uris":["http://www.mendeley.com/documents/?uuid=71db4474-ab00-49fd-875c-f92a77e593f8"]}],"mendeley":{"formattedCitation":"[8]","plainTextFormattedCitation":"[8]","previouslyFormattedCitation":"[8]"},"properties":{"noteIndex":0},"schema":"https://github.com/citation-style-language/schema/raw/master/csl-citation.json"}</w:instrText>
            </w:r>
            <w:r>
              <w:rPr>
                <w:lang w:val="en-US"/>
              </w:rPr>
              <w:fldChar w:fldCharType="separate"/>
            </w:r>
            <w:r w:rsidR="00E2106B" w:rsidRPr="00E2106B">
              <w:rPr>
                <w:noProof/>
                <w:lang w:val="en-US"/>
              </w:rPr>
              <w:t>[8]</w:t>
            </w:r>
            <w:r>
              <w:rPr>
                <w:lang w:val="en-US"/>
              </w:rPr>
              <w:fldChar w:fldCharType="end"/>
            </w:r>
          </w:p>
        </w:tc>
      </w:tr>
      <w:tr w:rsidR="00B2786E" w:rsidRPr="00256182" w:rsidTr="00B2786E">
        <w:trPr>
          <w:trHeight w:val="246"/>
        </w:trPr>
        <w:tc>
          <w:tcPr>
            <w:tcW w:w="867" w:type="dxa"/>
            <w:vMerge/>
            <w:tcBorders>
              <w:bottom w:val="single" w:sz="4" w:space="0" w:color="auto"/>
            </w:tcBorders>
            <w:vAlign w:val="bottom"/>
          </w:tcPr>
          <w:p w:rsidR="00B2786E" w:rsidRPr="00D02CA7" w:rsidRDefault="00B2786E" w:rsidP="00340BE1">
            <w:pPr>
              <w:pStyle w:val="DokTabellentext"/>
              <w:spacing w:line="480" w:lineRule="auto"/>
              <w:jc w:val="center"/>
              <w:rPr>
                <w:b/>
                <w:bCs/>
                <w:lang w:val="en-US"/>
              </w:rPr>
            </w:pPr>
          </w:p>
        </w:tc>
        <w:tc>
          <w:tcPr>
            <w:tcW w:w="5087" w:type="dxa"/>
            <w:tcBorders>
              <w:bottom w:val="single" w:sz="4" w:space="0" w:color="auto"/>
            </w:tcBorders>
            <w:vAlign w:val="bottom"/>
          </w:tcPr>
          <w:p w:rsidR="00B2786E" w:rsidRPr="00D02CA7" w:rsidRDefault="00B2786E" w:rsidP="00F50879">
            <w:pPr>
              <w:pStyle w:val="DokTabellentext"/>
              <w:spacing w:line="480" w:lineRule="auto"/>
              <w:jc w:val="left"/>
              <w:rPr>
                <w:lang w:val="en-US"/>
              </w:rPr>
            </w:pPr>
            <w:r w:rsidRPr="00D02CA7">
              <w:rPr>
                <w:rStyle w:val="PRIMERChar"/>
                <w:rFonts w:eastAsiaTheme="minorHAnsi"/>
              </w:rPr>
              <w:t>GCR TGG TGG ATT CAC AAT CC</w:t>
            </w:r>
          </w:p>
        </w:tc>
        <w:tc>
          <w:tcPr>
            <w:tcW w:w="2551" w:type="dxa"/>
            <w:tcBorders>
              <w:bottom w:val="single" w:sz="4" w:space="0" w:color="auto"/>
            </w:tcBorders>
            <w:vAlign w:val="bottom"/>
          </w:tcPr>
          <w:p w:rsidR="00B2786E" w:rsidRPr="00D02CA7" w:rsidRDefault="00B2786E" w:rsidP="00F50879">
            <w:pPr>
              <w:pStyle w:val="DokTabellentext"/>
              <w:spacing w:line="480" w:lineRule="auto"/>
              <w:jc w:val="left"/>
              <w:rPr>
                <w:lang w:val="en-US"/>
              </w:rPr>
            </w:pPr>
            <w:r w:rsidRPr="00D02CA7">
              <w:rPr>
                <w:lang w:val="en-US"/>
              </w:rPr>
              <w:t>trnHf_05v2 (modified from trnHf_05)</w:t>
            </w:r>
          </w:p>
        </w:tc>
        <w:tc>
          <w:tcPr>
            <w:tcW w:w="1163" w:type="dxa"/>
            <w:tcBorders>
              <w:bottom w:val="single" w:sz="4" w:space="0" w:color="auto"/>
            </w:tcBorders>
            <w:vAlign w:val="bottom"/>
          </w:tcPr>
          <w:p w:rsidR="00B2786E" w:rsidRPr="00D02CA7" w:rsidRDefault="005339A7" w:rsidP="00F50879">
            <w:pPr>
              <w:pStyle w:val="DokTabellentext"/>
              <w:spacing w:line="480" w:lineRule="auto"/>
              <w:jc w:val="left"/>
              <w:rPr>
                <w:lang w:val="en-US"/>
              </w:rPr>
            </w:pPr>
            <w:r>
              <w:rPr>
                <w:lang w:val="en-US"/>
              </w:rPr>
              <w:fldChar w:fldCharType="begin" w:fldLock="1"/>
            </w:r>
            <w:r w:rsidR="00E2106B">
              <w:rPr>
                <w:lang w:val="en-US"/>
              </w:rPr>
              <w:instrText>ADDIN CSL_CITATION {"citationItems":[{"id":"ITEM-1","itemData":{"author":[{"dropping-particle":"","family":"Simpson","given":"B","non-dropping-particle":"","parse-names":false,"suffix":""},{"dropping-particle":"","family":"Tate","given":"Jennifer A","non-dropping-particle":"","parse-names":false,"suffix":""}],"container-title":"Systematic Botany","id":"ITEM-1","issue":"4","issued":{"date-parts":[["2003"]]},"page":"723-737","title":"Paraphyly of Tarasa (Malvaceae) and diverse origins of the polyploid species","type":"article-journal","volume":"28"},"uris":["http://www.mendeley.com/documents/?uuid=bd2210c3-6670-49df-8bd2-fb059898e9b5"]}],"mendeley":{"formattedCitation":"[9]","plainTextFormattedCitation":"[9]","previouslyFormattedCitation":"[9]"},"properties":{"noteIndex":0},"schema":"https://github.com/citation-style-language/schema/raw/master/csl-citation.json"}</w:instrText>
            </w:r>
            <w:r>
              <w:rPr>
                <w:lang w:val="en-US"/>
              </w:rPr>
              <w:fldChar w:fldCharType="separate"/>
            </w:r>
            <w:r w:rsidR="00E2106B" w:rsidRPr="00E2106B">
              <w:rPr>
                <w:noProof/>
                <w:lang w:val="en-US"/>
              </w:rPr>
              <w:t>[9]</w:t>
            </w:r>
            <w:r>
              <w:rPr>
                <w:lang w:val="en-US"/>
              </w:rPr>
              <w:fldChar w:fldCharType="end"/>
            </w:r>
          </w:p>
        </w:tc>
      </w:tr>
    </w:tbl>
    <w:p w:rsidR="0037287C" w:rsidRDefault="0037287C" w:rsidP="000F722A">
      <w:pPr>
        <w:spacing w:line="259" w:lineRule="auto"/>
        <w:jc w:val="left"/>
        <w:rPr>
          <w:lang w:val="en-US"/>
        </w:rPr>
      </w:pPr>
    </w:p>
    <w:p w:rsidR="0037287C" w:rsidRDefault="0037287C">
      <w:pPr>
        <w:spacing w:line="259" w:lineRule="auto"/>
        <w:jc w:val="left"/>
        <w:rPr>
          <w:lang w:val="en-US"/>
        </w:rPr>
      </w:pPr>
      <w:r>
        <w:rPr>
          <w:lang w:val="en-US"/>
        </w:rPr>
        <w:br w:type="page"/>
      </w:r>
    </w:p>
    <w:p w:rsidR="000F722A" w:rsidRDefault="000F722A" w:rsidP="000F722A">
      <w:pPr>
        <w:spacing w:line="259" w:lineRule="auto"/>
        <w:jc w:val="left"/>
        <w:rPr>
          <w:lang w:val="en-US"/>
        </w:rPr>
      </w:pPr>
    </w:p>
    <w:p w:rsidR="0037287C" w:rsidRPr="00C7278C" w:rsidRDefault="00B2786E" w:rsidP="009B0829">
      <w:pPr>
        <w:rPr>
          <w:rFonts w:ascii="Times New Roman" w:eastAsia="Arial" w:hAnsi="Times New Roman" w:cs="Arial"/>
          <w:b/>
          <w:bCs/>
          <w:i/>
          <w:iCs/>
          <w:sz w:val="24"/>
          <w:szCs w:val="24"/>
          <w:lang w:val="en-US"/>
        </w:rPr>
      </w:pPr>
      <w:r w:rsidRPr="008D33C6">
        <w:rPr>
          <w:lang w:val="en-GB"/>
        </w:rPr>
        <w:br w:type="page"/>
      </w:r>
      <w:bookmarkStart w:id="5" w:name="_Ref508291720"/>
      <w:r w:rsidR="0037287C" w:rsidRPr="00C7278C">
        <w:rPr>
          <w:rFonts w:ascii="Times New Roman" w:eastAsia="Arial" w:hAnsi="Times New Roman" w:cs="Arial"/>
          <w:b/>
          <w:bCs/>
          <w:i/>
          <w:iCs/>
          <w:sz w:val="24"/>
          <w:szCs w:val="24"/>
          <w:lang w:val="en-US"/>
        </w:rPr>
        <w:lastRenderedPageBreak/>
        <w:t xml:space="preserve">Table </w:t>
      </w:r>
      <w:r w:rsidR="0037287C" w:rsidRPr="00C84A37">
        <w:rPr>
          <w:rFonts w:ascii="Times New Roman" w:eastAsia="Arial" w:hAnsi="Times New Roman" w:cs="Arial"/>
          <w:b/>
          <w:bCs/>
          <w:i/>
          <w:iCs/>
          <w:sz w:val="24"/>
          <w:szCs w:val="24"/>
          <w:lang w:val="en-US"/>
        </w:rPr>
        <w:t>S</w:t>
      </w:r>
      <w:r w:rsidR="0037287C">
        <w:rPr>
          <w:rFonts w:ascii="Times New Roman" w:eastAsia="Arial" w:hAnsi="Times New Roman" w:cs="Arial"/>
          <w:b/>
          <w:bCs/>
          <w:i/>
          <w:iCs/>
          <w:sz w:val="24"/>
          <w:szCs w:val="24"/>
          <w:lang w:val="en-US"/>
        </w:rPr>
        <w:t>2</w:t>
      </w:r>
      <w:bookmarkEnd w:id="5"/>
      <w:r w:rsidR="0037287C" w:rsidRPr="00C7278C">
        <w:rPr>
          <w:rFonts w:ascii="Times New Roman" w:eastAsia="Arial" w:hAnsi="Times New Roman" w:cs="Arial"/>
          <w:b/>
          <w:bCs/>
          <w:i/>
          <w:iCs/>
          <w:sz w:val="24"/>
          <w:szCs w:val="24"/>
          <w:lang w:val="en-US"/>
        </w:rPr>
        <w:t>. Overview of the B</w:t>
      </w:r>
      <w:r w:rsidR="00162768">
        <w:rPr>
          <w:rFonts w:ascii="Times New Roman" w:eastAsia="Arial" w:hAnsi="Times New Roman" w:cs="Arial"/>
          <w:b/>
          <w:bCs/>
          <w:i/>
          <w:iCs/>
          <w:sz w:val="24"/>
          <w:szCs w:val="24"/>
          <w:lang w:val="en-US"/>
        </w:rPr>
        <w:t>arcoding of Life Datasystems (</w:t>
      </w:r>
      <w:r w:rsidR="00162768" w:rsidRPr="001474AE">
        <w:rPr>
          <w:rFonts w:ascii="Times New Roman" w:eastAsia="Arial" w:hAnsi="Times New Roman" w:cs="Arial"/>
          <w:b/>
          <w:bCs/>
          <w:i/>
          <w:iCs/>
          <w:sz w:val="24"/>
          <w:szCs w:val="24"/>
          <w:lang w:val="en-US"/>
        </w:rPr>
        <w:t>BOLD</w:t>
      </w:r>
      <w:r w:rsidR="001474AE" w:rsidRPr="001474AE">
        <w:rPr>
          <w:rFonts w:ascii="Times New Roman" w:eastAsia="Arial" w:hAnsi="Times New Roman" w:cs="Arial"/>
          <w:b/>
          <w:bCs/>
          <w:i/>
          <w:iCs/>
          <w:sz w:val="24"/>
          <w:szCs w:val="24"/>
          <w:lang w:val="en-US"/>
        </w:rPr>
        <w:t xml:space="preserve">, </w:t>
      </w:r>
      <w:r w:rsidR="005339A7" w:rsidRPr="001474AE">
        <w:rPr>
          <w:rFonts w:ascii="Times New Roman" w:eastAsia="Arial" w:hAnsi="Times New Roman" w:cs="Arial"/>
          <w:b/>
          <w:bCs/>
          <w:i/>
          <w:iCs/>
          <w:sz w:val="24"/>
          <w:szCs w:val="24"/>
          <w:lang w:val="en-US"/>
        </w:rPr>
        <w:fldChar w:fldCharType="begin" w:fldLock="1"/>
      </w:r>
      <w:r w:rsidR="001474AE" w:rsidRPr="001474AE">
        <w:rPr>
          <w:rFonts w:ascii="Times New Roman" w:eastAsia="Arial" w:hAnsi="Times New Roman" w:cs="Arial"/>
          <w:b/>
          <w:bCs/>
          <w:i/>
          <w:iCs/>
          <w:sz w:val="24"/>
          <w:szCs w:val="24"/>
          <w:lang w:val="en-US"/>
        </w:rPr>
        <w:instrText>ADDIN CSL_CITATION {"citationItems":[{"id":"ITEM-1","itemData":{"DOI":"10.1111/j.1471-8286.2007.01678.x","ISSN":"14718278","author":[{"dropping-particle":"","family":"Ratnasingham","given":"Sujeevan","non-dropping-particle":"","parse-names":false,"suffix":""},{"dropping-particle":"","family":"Hebert","given":"Paul D.N.","non-dropping-particle":"","parse-names":false,"suffix":""}],"container-title":"Molecular Ecology Notes","id":"ITEM-1","issue":"3","issued":{"date-parts":[["2007","1","24"]]},"page":"355-364","publisher":"Wiley Online Library","title":"BARCODING: bold: The Barcode of Life Data System (http://www.barcodinglife.org)","type":"article-journal","volume":"7"},"uris":["http://www.mendeley.com/documents/?uuid=dead09fa-673d-4a58-9bf3-75dc1eef18c7"]}],"mendeley":{"formattedCitation":"[10]","plainTextFormattedCitation":"[10]","previouslyFormattedCitation":"[10]"},"properties":{"noteIndex":0},"schema":"https://github.com/citation-style-language/schema/raw/master/csl-citation.json"}</w:instrText>
      </w:r>
      <w:r w:rsidR="005339A7" w:rsidRPr="001474AE">
        <w:rPr>
          <w:rFonts w:ascii="Times New Roman" w:eastAsia="Arial" w:hAnsi="Times New Roman" w:cs="Arial"/>
          <w:b/>
          <w:bCs/>
          <w:i/>
          <w:iCs/>
          <w:sz w:val="24"/>
          <w:szCs w:val="24"/>
          <w:lang w:val="en-US"/>
        </w:rPr>
        <w:fldChar w:fldCharType="separate"/>
      </w:r>
      <w:r w:rsidR="001474AE" w:rsidRPr="001474AE">
        <w:rPr>
          <w:rFonts w:ascii="Times New Roman" w:eastAsia="Arial" w:hAnsi="Times New Roman" w:cs="Arial"/>
          <w:b/>
          <w:bCs/>
          <w:i/>
          <w:iCs/>
          <w:noProof/>
          <w:sz w:val="24"/>
          <w:szCs w:val="24"/>
          <w:lang w:val="en-US"/>
        </w:rPr>
        <w:t>[10]</w:t>
      </w:r>
      <w:r w:rsidR="005339A7" w:rsidRPr="001474AE">
        <w:rPr>
          <w:rFonts w:ascii="Times New Roman" w:eastAsia="Arial" w:hAnsi="Times New Roman" w:cs="Arial"/>
          <w:b/>
          <w:bCs/>
          <w:i/>
          <w:iCs/>
          <w:sz w:val="24"/>
          <w:szCs w:val="24"/>
          <w:lang w:val="en-US"/>
        </w:rPr>
        <w:fldChar w:fldCharType="end"/>
      </w:r>
      <w:r w:rsidR="00162768" w:rsidRPr="001474AE">
        <w:rPr>
          <w:rFonts w:ascii="Times New Roman" w:eastAsia="Arial" w:hAnsi="Times New Roman" w:cs="Arial"/>
          <w:b/>
          <w:bCs/>
          <w:i/>
          <w:iCs/>
          <w:sz w:val="24"/>
          <w:szCs w:val="24"/>
          <w:lang w:val="en-US"/>
        </w:rPr>
        <w:t>)</w:t>
      </w:r>
      <w:r w:rsidR="00162768">
        <w:rPr>
          <w:rFonts w:ascii="Times New Roman" w:eastAsia="Arial" w:hAnsi="Times New Roman" w:cs="Arial"/>
          <w:b/>
          <w:bCs/>
          <w:i/>
          <w:iCs/>
          <w:sz w:val="24"/>
          <w:szCs w:val="24"/>
          <w:lang w:val="en-US"/>
        </w:rPr>
        <w:t xml:space="preserve"> </w:t>
      </w:r>
      <w:r w:rsidR="0037287C" w:rsidRPr="00C7278C">
        <w:rPr>
          <w:rFonts w:ascii="Times New Roman" w:eastAsia="Arial" w:hAnsi="Times New Roman" w:cs="Arial"/>
          <w:b/>
          <w:bCs/>
          <w:i/>
          <w:iCs/>
          <w:sz w:val="24"/>
          <w:szCs w:val="24"/>
          <w:lang w:val="en-US"/>
        </w:rPr>
        <w:t>reference barcode sequences</w:t>
      </w:r>
      <w:r w:rsidR="001474AE">
        <w:rPr>
          <w:rFonts w:ascii="Times New Roman" w:eastAsia="Arial" w:hAnsi="Times New Roman" w:cs="Arial"/>
          <w:b/>
          <w:bCs/>
          <w:i/>
          <w:iCs/>
          <w:sz w:val="24"/>
          <w:szCs w:val="24"/>
          <w:lang w:val="en-US"/>
        </w:rPr>
        <w:t xml:space="preserve"> </w:t>
      </w:r>
      <w:r w:rsidR="00F50879">
        <w:rPr>
          <w:rFonts w:ascii="Times New Roman" w:eastAsia="Arial" w:hAnsi="Times New Roman" w:cs="Arial"/>
          <w:b/>
          <w:bCs/>
          <w:i/>
          <w:iCs/>
          <w:sz w:val="24"/>
          <w:szCs w:val="24"/>
          <w:lang w:val="en-US"/>
        </w:rPr>
        <w:t>used for taxonomical assignments</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76"/>
        <w:gridCol w:w="755"/>
        <w:gridCol w:w="972"/>
        <w:gridCol w:w="1199"/>
        <w:gridCol w:w="842"/>
        <w:gridCol w:w="842"/>
        <w:gridCol w:w="1425"/>
        <w:gridCol w:w="1425"/>
      </w:tblGrid>
      <w:tr w:rsidR="0037287C" w:rsidRPr="00C7278C" w:rsidTr="00F50879">
        <w:trPr>
          <w:jc w:val="center"/>
        </w:trPr>
        <w:tc>
          <w:tcPr>
            <w:tcW w:w="1276"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Barcode</w:t>
            </w:r>
          </w:p>
        </w:tc>
        <w:tc>
          <w:tcPr>
            <w:tcW w:w="755"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Genera</w:t>
            </w:r>
          </w:p>
        </w:tc>
        <w:tc>
          <w:tcPr>
            <w:tcW w:w="972"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Fully identified species</w:t>
            </w:r>
          </w:p>
        </w:tc>
        <w:tc>
          <w:tcPr>
            <w:tcW w:w="1199"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Unidentified species</w:t>
            </w:r>
          </w:p>
        </w:tc>
        <w:tc>
          <w:tcPr>
            <w:tcW w:w="842"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Min. seqs. per spp.</w:t>
            </w:r>
          </w:p>
        </w:tc>
        <w:tc>
          <w:tcPr>
            <w:tcW w:w="842"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Max. seqs. per spp.</w:t>
            </w:r>
          </w:p>
        </w:tc>
        <w:tc>
          <w:tcPr>
            <w:tcW w:w="1425"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Total sequences</w:t>
            </w:r>
          </w:p>
        </w:tc>
        <w:tc>
          <w:tcPr>
            <w:tcW w:w="1425" w:type="dxa"/>
            <w:tcBorders>
              <w:top w:val="single" w:sz="4" w:space="0" w:color="auto"/>
              <w:bottom w:val="single" w:sz="4" w:space="0" w:color="auto"/>
            </w:tcBorders>
            <w:vAlign w:val="bottom"/>
          </w:tcPr>
          <w:p w:rsidR="0037287C" w:rsidRPr="00C7278C" w:rsidRDefault="0037287C" w:rsidP="00F50879">
            <w:pPr>
              <w:spacing w:line="220" w:lineRule="atLeast"/>
              <w:jc w:val="center"/>
              <w:rPr>
                <w:rFonts w:ascii="Times New Roman" w:eastAsia="Arial" w:hAnsi="Times New Roman"/>
                <w:b/>
                <w:sz w:val="17"/>
              </w:rPr>
            </w:pPr>
            <w:r w:rsidRPr="00C7278C">
              <w:rPr>
                <w:rFonts w:ascii="Times New Roman" w:eastAsia="Arial" w:hAnsi="Times New Roman"/>
                <w:b/>
                <w:sz w:val="17"/>
              </w:rPr>
              <w:t>Minimum length in bp</w:t>
            </w:r>
          </w:p>
        </w:tc>
      </w:tr>
      <w:tr w:rsidR="0037287C" w:rsidRPr="00C7278C" w:rsidTr="00F50879">
        <w:trPr>
          <w:jc w:val="center"/>
        </w:trPr>
        <w:tc>
          <w:tcPr>
            <w:tcW w:w="1276"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i/>
                <w:sz w:val="17"/>
              </w:rPr>
            </w:pPr>
          </w:p>
        </w:tc>
        <w:tc>
          <w:tcPr>
            <w:tcW w:w="755"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sz w:val="17"/>
              </w:rPr>
            </w:pPr>
          </w:p>
        </w:tc>
        <w:tc>
          <w:tcPr>
            <w:tcW w:w="972"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sz w:val="17"/>
              </w:rPr>
            </w:pPr>
          </w:p>
        </w:tc>
        <w:tc>
          <w:tcPr>
            <w:tcW w:w="1199"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sz w:val="17"/>
              </w:rPr>
            </w:pPr>
          </w:p>
        </w:tc>
        <w:tc>
          <w:tcPr>
            <w:tcW w:w="842"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sz w:val="17"/>
              </w:rPr>
            </w:pPr>
          </w:p>
        </w:tc>
        <w:tc>
          <w:tcPr>
            <w:tcW w:w="842"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sz w:val="17"/>
              </w:rPr>
            </w:pPr>
          </w:p>
        </w:tc>
        <w:tc>
          <w:tcPr>
            <w:tcW w:w="1425"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sz w:val="17"/>
              </w:rPr>
            </w:pPr>
          </w:p>
        </w:tc>
        <w:tc>
          <w:tcPr>
            <w:tcW w:w="1425" w:type="dxa"/>
            <w:tcBorders>
              <w:top w:val="single" w:sz="4" w:space="0" w:color="auto"/>
            </w:tcBorders>
            <w:vAlign w:val="bottom"/>
          </w:tcPr>
          <w:p w:rsidR="0037287C" w:rsidRPr="00C7278C" w:rsidRDefault="0037287C" w:rsidP="00F50879">
            <w:pPr>
              <w:spacing w:line="220" w:lineRule="atLeast"/>
              <w:jc w:val="center"/>
              <w:rPr>
                <w:rFonts w:ascii="Times New Roman" w:eastAsia="Arial" w:hAnsi="Times New Roman"/>
                <w:sz w:val="17"/>
              </w:rPr>
            </w:pPr>
          </w:p>
        </w:tc>
      </w:tr>
      <w:tr w:rsidR="0037287C" w:rsidRPr="00C7278C" w:rsidTr="00F50879">
        <w:trPr>
          <w:jc w:val="center"/>
        </w:trPr>
        <w:tc>
          <w:tcPr>
            <w:tcW w:w="1276" w:type="dxa"/>
            <w:vAlign w:val="bottom"/>
          </w:tcPr>
          <w:p w:rsidR="0037287C" w:rsidRPr="00C7278C" w:rsidRDefault="0037287C" w:rsidP="00F50879">
            <w:pPr>
              <w:spacing w:line="220" w:lineRule="atLeast"/>
              <w:jc w:val="center"/>
              <w:rPr>
                <w:rFonts w:ascii="Times New Roman" w:eastAsia="Arial" w:hAnsi="Times New Roman"/>
                <w:i/>
                <w:sz w:val="17"/>
              </w:rPr>
            </w:pPr>
            <w:r w:rsidRPr="00C7278C">
              <w:rPr>
                <w:rFonts w:ascii="Times New Roman" w:eastAsia="Arial" w:hAnsi="Times New Roman"/>
                <w:i/>
                <w:sz w:val="17"/>
              </w:rPr>
              <w:t>rbcLa</w:t>
            </w:r>
          </w:p>
        </w:tc>
        <w:tc>
          <w:tcPr>
            <w:tcW w:w="75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822</w:t>
            </w:r>
          </w:p>
        </w:tc>
        <w:tc>
          <w:tcPr>
            <w:tcW w:w="97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2683</w:t>
            </w:r>
          </w:p>
        </w:tc>
        <w:tc>
          <w:tcPr>
            <w:tcW w:w="1199"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21</w:t>
            </w: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w:t>
            </w: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95</w:t>
            </w: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6064</w:t>
            </w: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300</w:t>
            </w:r>
          </w:p>
        </w:tc>
      </w:tr>
      <w:tr w:rsidR="0037287C" w:rsidRPr="00C7278C" w:rsidTr="00F50879">
        <w:trPr>
          <w:jc w:val="center"/>
        </w:trPr>
        <w:tc>
          <w:tcPr>
            <w:tcW w:w="1276" w:type="dxa"/>
            <w:vAlign w:val="bottom"/>
          </w:tcPr>
          <w:p w:rsidR="0037287C" w:rsidRPr="00C7278C" w:rsidRDefault="0037287C" w:rsidP="00F50879">
            <w:pPr>
              <w:spacing w:line="220" w:lineRule="atLeast"/>
              <w:jc w:val="center"/>
              <w:rPr>
                <w:rFonts w:ascii="Times New Roman" w:eastAsia="Arial" w:hAnsi="Times New Roman"/>
                <w:i/>
                <w:sz w:val="17"/>
              </w:rPr>
            </w:pPr>
          </w:p>
        </w:tc>
        <w:tc>
          <w:tcPr>
            <w:tcW w:w="755" w:type="dxa"/>
            <w:vAlign w:val="bottom"/>
          </w:tcPr>
          <w:p w:rsidR="0037287C" w:rsidRPr="00C7278C" w:rsidRDefault="0037287C" w:rsidP="00F50879">
            <w:pPr>
              <w:spacing w:line="220" w:lineRule="atLeast"/>
              <w:jc w:val="center"/>
              <w:rPr>
                <w:rFonts w:ascii="Times New Roman" w:eastAsia="Arial" w:hAnsi="Times New Roman"/>
                <w:sz w:val="17"/>
              </w:rPr>
            </w:pPr>
          </w:p>
        </w:tc>
        <w:tc>
          <w:tcPr>
            <w:tcW w:w="972" w:type="dxa"/>
            <w:vAlign w:val="bottom"/>
          </w:tcPr>
          <w:p w:rsidR="0037287C" w:rsidRPr="00C7278C" w:rsidRDefault="0037287C" w:rsidP="00F50879">
            <w:pPr>
              <w:spacing w:line="220" w:lineRule="atLeast"/>
              <w:jc w:val="center"/>
              <w:rPr>
                <w:rFonts w:ascii="Times New Roman" w:eastAsia="Arial" w:hAnsi="Times New Roman"/>
                <w:sz w:val="17"/>
              </w:rPr>
            </w:pPr>
          </w:p>
        </w:tc>
        <w:tc>
          <w:tcPr>
            <w:tcW w:w="1199" w:type="dxa"/>
            <w:vAlign w:val="bottom"/>
          </w:tcPr>
          <w:p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p>
        </w:tc>
      </w:tr>
      <w:tr w:rsidR="0037287C" w:rsidRPr="00C7278C" w:rsidTr="00F50879">
        <w:trPr>
          <w:jc w:val="center"/>
        </w:trPr>
        <w:tc>
          <w:tcPr>
            <w:tcW w:w="1276" w:type="dxa"/>
            <w:vAlign w:val="bottom"/>
          </w:tcPr>
          <w:p w:rsidR="0037287C" w:rsidRPr="00C7278C" w:rsidRDefault="0037287C" w:rsidP="00F50879">
            <w:pPr>
              <w:spacing w:line="220" w:lineRule="atLeast"/>
              <w:jc w:val="center"/>
              <w:rPr>
                <w:rFonts w:ascii="Times New Roman" w:eastAsia="Arial" w:hAnsi="Times New Roman"/>
                <w:i/>
                <w:sz w:val="17"/>
              </w:rPr>
            </w:pPr>
            <w:r w:rsidRPr="00C7278C">
              <w:rPr>
                <w:rFonts w:ascii="Times New Roman" w:eastAsia="Arial" w:hAnsi="Times New Roman"/>
                <w:i/>
                <w:sz w:val="17"/>
              </w:rPr>
              <w:t>matK</w:t>
            </w:r>
          </w:p>
        </w:tc>
        <w:tc>
          <w:tcPr>
            <w:tcW w:w="75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086</w:t>
            </w:r>
          </w:p>
        </w:tc>
        <w:tc>
          <w:tcPr>
            <w:tcW w:w="97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4707</w:t>
            </w:r>
          </w:p>
        </w:tc>
        <w:tc>
          <w:tcPr>
            <w:tcW w:w="1199"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95</w:t>
            </w: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w:t>
            </w: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99</w:t>
            </w: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0882</w:t>
            </w: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450</w:t>
            </w:r>
          </w:p>
        </w:tc>
      </w:tr>
      <w:tr w:rsidR="0037287C" w:rsidRPr="00C7278C" w:rsidTr="00F50879">
        <w:trPr>
          <w:jc w:val="center"/>
        </w:trPr>
        <w:tc>
          <w:tcPr>
            <w:tcW w:w="1276" w:type="dxa"/>
            <w:vAlign w:val="bottom"/>
          </w:tcPr>
          <w:p w:rsidR="0037287C" w:rsidRPr="00C7278C" w:rsidRDefault="0037287C" w:rsidP="00F50879">
            <w:pPr>
              <w:spacing w:line="220" w:lineRule="atLeast"/>
              <w:jc w:val="center"/>
              <w:rPr>
                <w:rFonts w:ascii="Times New Roman" w:eastAsia="Arial" w:hAnsi="Times New Roman"/>
                <w:i/>
                <w:sz w:val="17"/>
              </w:rPr>
            </w:pPr>
          </w:p>
        </w:tc>
        <w:tc>
          <w:tcPr>
            <w:tcW w:w="755" w:type="dxa"/>
            <w:vAlign w:val="bottom"/>
          </w:tcPr>
          <w:p w:rsidR="0037287C" w:rsidRPr="00C7278C" w:rsidRDefault="0037287C" w:rsidP="00F50879">
            <w:pPr>
              <w:spacing w:line="220" w:lineRule="atLeast"/>
              <w:jc w:val="center"/>
              <w:rPr>
                <w:rFonts w:ascii="Times New Roman" w:eastAsia="Arial" w:hAnsi="Times New Roman"/>
                <w:sz w:val="17"/>
              </w:rPr>
            </w:pPr>
          </w:p>
        </w:tc>
        <w:tc>
          <w:tcPr>
            <w:tcW w:w="972" w:type="dxa"/>
            <w:vAlign w:val="bottom"/>
          </w:tcPr>
          <w:p w:rsidR="0037287C" w:rsidRPr="00C7278C" w:rsidRDefault="0037287C" w:rsidP="00F50879">
            <w:pPr>
              <w:spacing w:line="220" w:lineRule="atLeast"/>
              <w:jc w:val="center"/>
              <w:rPr>
                <w:rFonts w:ascii="Times New Roman" w:eastAsia="Arial" w:hAnsi="Times New Roman"/>
                <w:sz w:val="17"/>
              </w:rPr>
            </w:pPr>
          </w:p>
        </w:tc>
        <w:tc>
          <w:tcPr>
            <w:tcW w:w="1199" w:type="dxa"/>
            <w:vAlign w:val="bottom"/>
          </w:tcPr>
          <w:p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p>
        </w:tc>
      </w:tr>
      <w:tr w:rsidR="0037287C" w:rsidRPr="00C7278C" w:rsidTr="00F50879">
        <w:trPr>
          <w:jc w:val="center"/>
        </w:trPr>
        <w:tc>
          <w:tcPr>
            <w:tcW w:w="1276" w:type="dxa"/>
            <w:vAlign w:val="bottom"/>
          </w:tcPr>
          <w:p w:rsidR="0037287C" w:rsidRPr="00C7278C" w:rsidRDefault="0037287C" w:rsidP="00F50879">
            <w:pPr>
              <w:spacing w:line="220" w:lineRule="atLeast"/>
              <w:jc w:val="center"/>
              <w:rPr>
                <w:rFonts w:ascii="Times New Roman" w:eastAsia="Arial" w:hAnsi="Times New Roman"/>
                <w:i/>
                <w:sz w:val="17"/>
              </w:rPr>
            </w:pPr>
            <w:r w:rsidRPr="00C7278C">
              <w:rPr>
                <w:rFonts w:ascii="Times New Roman" w:eastAsia="Arial" w:hAnsi="Times New Roman"/>
                <w:i/>
                <w:sz w:val="17"/>
              </w:rPr>
              <w:t>trnH-psbA</w:t>
            </w:r>
          </w:p>
        </w:tc>
        <w:tc>
          <w:tcPr>
            <w:tcW w:w="75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51</w:t>
            </w:r>
          </w:p>
        </w:tc>
        <w:tc>
          <w:tcPr>
            <w:tcW w:w="97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359</w:t>
            </w:r>
          </w:p>
        </w:tc>
        <w:tc>
          <w:tcPr>
            <w:tcW w:w="1199"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8</w:t>
            </w: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w:t>
            </w:r>
          </w:p>
        </w:tc>
        <w:tc>
          <w:tcPr>
            <w:tcW w:w="842"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32</w:t>
            </w: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1012</w:t>
            </w:r>
          </w:p>
        </w:tc>
        <w:tc>
          <w:tcPr>
            <w:tcW w:w="1425" w:type="dxa"/>
            <w:vAlign w:val="bottom"/>
          </w:tcPr>
          <w:p w:rsidR="0037287C" w:rsidRPr="00C7278C" w:rsidRDefault="0037287C" w:rsidP="00F50879">
            <w:pPr>
              <w:spacing w:line="220" w:lineRule="atLeast"/>
              <w:jc w:val="center"/>
              <w:rPr>
                <w:rFonts w:ascii="Times New Roman" w:eastAsia="Arial" w:hAnsi="Times New Roman"/>
                <w:sz w:val="17"/>
              </w:rPr>
            </w:pPr>
            <w:r w:rsidRPr="00C7278C">
              <w:rPr>
                <w:rFonts w:ascii="Times New Roman" w:eastAsia="Arial" w:hAnsi="Times New Roman"/>
                <w:sz w:val="17"/>
              </w:rPr>
              <w:t>200</w:t>
            </w:r>
          </w:p>
        </w:tc>
      </w:tr>
      <w:tr w:rsidR="0037287C" w:rsidRPr="00C7278C" w:rsidTr="00F50879">
        <w:trPr>
          <w:jc w:val="center"/>
        </w:trPr>
        <w:tc>
          <w:tcPr>
            <w:tcW w:w="1276" w:type="dxa"/>
            <w:tcBorders>
              <w:top w:val="single" w:sz="4" w:space="0" w:color="auto"/>
            </w:tcBorders>
            <w:vAlign w:val="bottom"/>
          </w:tcPr>
          <w:p w:rsidR="0037287C" w:rsidRPr="00C7278C" w:rsidRDefault="0037287C" w:rsidP="00F50879">
            <w:pPr>
              <w:spacing w:line="220" w:lineRule="atLeast"/>
              <w:rPr>
                <w:rFonts w:ascii="Times New Roman" w:eastAsia="Arial" w:hAnsi="Times New Roman"/>
                <w:i/>
                <w:sz w:val="17"/>
              </w:rPr>
            </w:pPr>
          </w:p>
        </w:tc>
        <w:tc>
          <w:tcPr>
            <w:tcW w:w="755" w:type="dxa"/>
            <w:tcBorders>
              <w:top w:val="single" w:sz="4" w:space="0" w:color="auto"/>
            </w:tcBorders>
            <w:vAlign w:val="bottom"/>
          </w:tcPr>
          <w:p w:rsidR="0037287C" w:rsidRPr="00C7278C" w:rsidRDefault="0037287C" w:rsidP="00F50879">
            <w:pPr>
              <w:spacing w:line="220" w:lineRule="atLeast"/>
              <w:rPr>
                <w:rFonts w:ascii="Times New Roman" w:eastAsia="Arial" w:hAnsi="Times New Roman"/>
                <w:sz w:val="17"/>
              </w:rPr>
            </w:pPr>
          </w:p>
        </w:tc>
        <w:tc>
          <w:tcPr>
            <w:tcW w:w="972" w:type="dxa"/>
            <w:tcBorders>
              <w:top w:val="single" w:sz="4" w:space="0" w:color="auto"/>
            </w:tcBorders>
            <w:vAlign w:val="bottom"/>
          </w:tcPr>
          <w:p w:rsidR="0037287C" w:rsidRPr="00C7278C" w:rsidRDefault="0037287C" w:rsidP="00F50879">
            <w:pPr>
              <w:spacing w:line="220" w:lineRule="atLeast"/>
              <w:rPr>
                <w:rFonts w:ascii="Times New Roman" w:eastAsia="Arial" w:hAnsi="Times New Roman"/>
                <w:sz w:val="17"/>
              </w:rPr>
            </w:pPr>
          </w:p>
        </w:tc>
        <w:tc>
          <w:tcPr>
            <w:tcW w:w="1199" w:type="dxa"/>
            <w:tcBorders>
              <w:top w:val="single" w:sz="4" w:space="0" w:color="auto"/>
            </w:tcBorders>
            <w:vAlign w:val="bottom"/>
          </w:tcPr>
          <w:p w:rsidR="0037287C" w:rsidRPr="00C7278C" w:rsidRDefault="0037287C" w:rsidP="00F50879">
            <w:pPr>
              <w:spacing w:line="220" w:lineRule="atLeast"/>
              <w:rPr>
                <w:rFonts w:ascii="Times New Roman" w:eastAsia="Arial" w:hAnsi="Times New Roman"/>
                <w:sz w:val="17"/>
              </w:rPr>
            </w:pPr>
          </w:p>
        </w:tc>
        <w:tc>
          <w:tcPr>
            <w:tcW w:w="842" w:type="dxa"/>
            <w:tcBorders>
              <w:top w:val="single" w:sz="4" w:space="0" w:color="auto"/>
            </w:tcBorders>
            <w:vAlign w:val="bottom"/>
          </w:tcPr>
          <w:p w:rsidR="0037287C" w:rsidRPr="00C7278C" w:rsidRDefault="0037287C" w:rsidP="00F50879">
            <w:pPr>
              <w:spacing w:line="220" w:lineRule="atLeast"/>
              <w:rPr>
                <w:rFonts w:ascii="Times New Roman" w:eastAsia="Arial" w:hAnsi="Times New Roman"/>
                <w:sz w:val="17"/>
              </w:rPr>
            </w:pPr>
          </w:p>
        </w:tc>
        <w:tc>
          <w:tcPr>
            <w:tcW w:w="842" w:type="dxa"/>
            <w:tcBorders>
              <w:top w:val="single" w:sz="4" w:space="0" w:color="auto"/>
            </w:tcBorders>
            <w:vAlign w:val="bottom"/>
          </w:tcPr>
          <w:p w:rsidR="0037287C" w:rsidRPr="00C7278C" w:rsidRDefault="0037287C" w:rsidP="00F50879">
            <w:pPr>
              <w:spacing w:line="220" w:lineRule="atLeast"/>
              <w:rPr>
                <w:rFonts w:ascii="Times New Roman" w:eastAsia="Arial" w:hAnsi="Times New Roman"/>
                <w:sz w:val="17"/>
              </w:rPr>
            </w:pPr>
          </w:p>
        </w:tc>
        <w:tc>
          <w:tcPr>
            <w:tcW w:w="1425" w:type="dxa"/>
            <w:tcBorders>
              <w:top w:val="single" w:sz="4" w:space="0" w:color="auto"/>
            </w:tcBorders>
            <w:vAlign w:val="bottom"/>
          </w:tcPr>
          <w:p w:rsidR="0037287C" w:rsidRPr="00C7278C" w:rsidRDefault="0037287C" w:rsidP="00F50879">
            <w:pPr>
              <w:spacing w:line="220" w:lineRule="atLeast"/>
              <w:rPr>
                <w:rFonts w:ascii="Times New Roman" w:eastAsia="Arial" w:hAnsi="Times New Roman"/>
                <w:sz w:val="17"/>
              </w:rPr>
            </w:pPr>
          </w:p>
        </w:tc>
        <w:tc>
          <w:tcPr>
            <w:tcW w:w="1425" w:type="dxa"/>
            <w:tcBorders>
              <w:top w:val="single" w:sz="4" w:space="0" w:color="auto"/>
            </w:tcBorders>
          </w:tcPr>
          <w:p w:rsidR="0037287C" w:rsidRPr="00C7278C" w:rsidRDefault="0037287C" w:rsidP="00F50879">
            <w:pPr>
              <w:spacing w:line="220" w:lineRule="atLeast"/>
              <w:rPr>
                <w:rFonts w:ascii="Times New Roman" w:eastAsia="Arial" w:hAnsi="Times New Roman"/>
                <w:sz w:val="17"/>
              </w:rPr>
            </w:pPr>
          </w:p>
        </w:tc>
      </w:tr>
    </w:tbl>
    <w:p w:rsidR="0037287C" w:rsidRDefault="0037287C" w:rsidP="0037287C"/>
    <w:p w:rsidR="0037287C" w:rsidRDefault="0037287C" w:rsidP="0037287C">
      <w:pPr>
        <w:spacing w:line="259" w:lineRule="auto"/>
        <w:jc w:val="left"/>
      </w:pPr>
      <w:r>
        <w:br w:type="page"/>
      </w:r>
    </w:p>
    <w:p w:rsidR="00AA7290" w:rsidRDefault="00AA7290" w:rsidP="009B0829">
      <w:pPr>
        <w:pStyle w:val="DokTabellentext"/>
        <w:rPr>
          <w:b/>
          <w:bCs/>
          <w:sz w:val="24"/>
          <w:szCs w:val="24"/>
        </w:rPr>
      </w:pPr>
      <w:r w:rsidRPr="00C84A37">
        <w:rPr>
          <w:b/>
          <w:bCs/>
          <w:i/>
          <w:iCs/>
          <w:sz w:val="24"/>
          <w:szCs w:val="24"/>
        </w:rPr>
        <w:lastRenderedPageBreak/>
        <w:t>Table S</w:t>
      </w:r>
      <w:r w:rsidR="005339A7" w:rsidRPr="00C84A37">
        <w:rPr>
          <w:b/>
          <w:bCs/>
          <w:i/>
          <w:iCs/>
          <w:sz w:val="24"/>
          <w:szCs w:val="24"/>
        </w:rPr>
        <w:fldChar w:fldCharType="begin"/>
      </w:r>
      <w:r w:rsidRPr="00C84A37">
        <w:rPr>
          <w:b/>
          <w:bCs/>
          <w:i/>
          <w:iCs/>
          <w:sz w:val="24"/>
          <w:szCs w:val="24"/>
        </w:rPr>
        <w:instrText xml:space="preserve"> SEQ Table \* ARABIC </w:instrText>
      </w:r>
      <w:r w:rsidR="005339A7" w:rsidRPr="00C84A37">
        <w:rPr>
          <w:b/>
          <w:bCs/>
          <w:i/>
          <w:iCs/>
          <w:sz w:val="24"/>
          <w:szCs w:val="24"/>
        </w:rPr>
        <w:fldChar w:fldCharType="separate"/>
      </w:r>
      <w:r w:rsidRPr="00C84A37">
        <w:rPr>
          <w:b/>
          <w:bCs/>
          <w:i/>
          <w:iCs/>
          <w:noProof/>
          <w:sz w:val="24"/>
          <w:szCs w:val="24"/>
        </w:rPr>
        <w:t>3</w:t>
      </w:r>
      <w:r w:rsidR="005339A7" w:rsidRPr="00C84A37">
        <w:rPr>
          <w:b/>
          <w:bCs/>
          <w:i/>
          <w:iCs/>
          <w:sz w:val="24"/>
          <w:szCs w:val="24"/>
        </w:rPr>
        <w:fldChar w:fldCharType="end"/>
      </w:r>
      <w:r w:rsidRPr="00C84A37">
        <w:rPr>
          <w:b/>
          <w:bCs/>
          <w:i/>
          <w:iCs/>
          <w:sz w:val="24"/>
          <w:szCs w:val="24"/>
        </w:rPr>
        <w:t>.</w:t>
      </w:r>
      <w:bookmarkStart w:id="6" w:name="_GoBack"/>
      <w:bookmarkEnd w:id="6"/>
      <w:r w:rsidR="003C2E06">
        <w:rPr>
          <w:b/>
          <w:bCs/>
          <w:i/>
          <w:iCs/>
          <w:sz w:val="24"/>
          <w:szCs w:val="24"/>
        </w:rPr>
        <w:t xml:space="preserve"> Highest scoring blastn hits for the</w:t>
      </w:r>
      <w:r w:rsidR="005270EC">
        <w:rPr>
          <w:b/>
          <w:bCs/>
          <w:i/>
          <w:iCs/>
          <w:sz w:val="24"/>
          <w:szCs w:val="24"/>
        </w:rPr>
        <w:t xml:space="preserve"> plant</w:t>
      </w:r>
      <w:r w:rsidR="003C2E06">
        <w:rPr>
          <w:b/>
          <w:bCs/>
          <w:i/>
          <w:iCs/>
          <w:sz w:val="24"/>
          <w:szCs w:val="24"/>
        </w:rPr>
        <w:t xml:space="preserve"> specimens</w:t>
      </w:r>
      <w:r w:rsidR="00E2106B">
        <w:rPr>
          <w:b/>
          <w:bCs/>
          <w:i/>
          <w:iCs/>
          <w:sz w:val="24"/>
          <w:szCs w:val="24"/>
        </w:rPr>
        <w:t xml:space="preserve"> of the BOLD project “SWFRG”</w:t>
      </w:r>
    </w:p>
    <w:p w:rsidR="00BF3806" w:rsidRDefault="00BF3806" w:rsidP="00BF3806">
      <w:pPr>
        <w:pStyle w:val="DokTabellentext"/>
        <w:rPr>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80"/>
        <w:gridCol w:w="1496"/>
        <w:gridCol w:w="2260"/>
        <w:gridCol w:w="1560"/>
        <w:gridCol w:w="1222"/>
        <w:gridCol w:w="2660"/>
        <w:gridCol w:w="640"/>
        <w:gridCol w:w="764"/>
        <w:gridCol w:w="830"/>
        <w:gridCol w:w="1040"/>
      </w:tblGrid>
      <w:tr w:rsidR="00BA6F4B" w:rsidRPr="00DA3997" w:rsidTr="00BE6F82">
        <w:trPr>
          <w:trHeight w:val="290"/>
        </w:trPr>
        <w:tc>
          <w:tcPr>
            <w:tcW w:w="1380" w:type="dxa"/>
            <w:tcBorders>
              <w:top w:val="single" w:sz="4" w:space="0" w:color="auto"/>
              <w:bottom w:val="single" w:sz="4" w:space="0" w:color="auto"/>
            </w:tcBorders>
            <w:noWrap/>
            <w:hideMark/>
          </w:tcPr>
          <w:p w:rsidR="00BA6F4B" w:rsidRPr="00DA3997" w:rsidRDefault="00BA6F4B" w:rsidP="00BE6F82">
            <w:pPr>
              <w:pStyle w:val="DokTabellentext"/>
            </w:pPr>
            <w:r w:rsidRPr="00DA3997">
              <w:t>QUERY.SEQID</w:t>
            </w:r>
          </w:p>
        </w:tc>
        <w:tc>
          <w:tcPr>
            <w:tcW w:w="1480" w:type="dxa"/>
            <w:tcBorders>
              <w:top w:val="single" w:sz="4" w:space="0" w:color="auto"/>
              <w:bottom w:val="single" w:sz="4" w:space="0" w:color="auto"/>
            </w:tcBorders>
            <w:noWrap/>
            <w:hideMark/>
          </w:tcPr>
          <w:p w:rsidR="00BA6F4B" w:rsidRPr="00DA3997" w:rsidRDefault="00BA6F4B" w:rsidP="00BE6F82">
            <w:pPr>
              <w:pStyle w:val="DokTabellentext"/>
            </w:pPr>
            <w:r w:rsidRPr="00DA3997">
              <w:t>QUERY.FAMILY</w:t>
            </w:r>
          </w:p>
        </w:tc>
        <w:tc>
          <w:tcPr>
            <w:tcW w:w="2260" w:type="dxa"/>
            <w:tcBorders>
              <w:top w:val="single" w:sz="4" w:space="0" w:color="auto"/>
              <w:bottom w:val="single" w:sz="4" w:space="0" w:color="auto"/>
            </w:tcBorders>
            <w:noWrap/>
            <w:hideMark/>
          </w:tcPr>
          <w:p w:rsidR="00BA6F4B" w:rsidRPr="00DA3997" w:rsidRDefault="00BA6F4B" w:rsidP="00BE6F82">
            <w:pPr>
              <w:pStyle w:val="DokTabellentext"/>
            </w:pPr>
            <w:r w:rsidRPr="00DA3997">
              <w:t>QUERY.SPECIES</w:t>
            </w:r>
          </w:p>
        </w:tc>
        <w:tc>
          <w:tcPr>
            <w:tcW w:w="1560" w:type="dxa"/>
            <w:tcBorders>
              <w:top w:val="single" w:sz="4" w:space="0" w:color="auto"/>
              <w:bottom w:val="single" w:sz="4" w:space="0" w:color="auto"/>
            </w:tcBorders>
            <w:noWrap/>
            <w:hideMark/>
          </w:tcPr>
          <w:p w:rsidR="00BA6F4B" w:rsidRPr="00DA3997" w:rsidRDefault="00BA6F4B" w:rsidP="00BE6F82">
            <w:pPr>
              <w:pStyle w:val="DokTabellentext"/>
            </w:pPr>
            <w:r w:rsidRPr="00DA3997">
              <w:t>REF.SEQID</w:t>
            </w:r>
          </w:p>
        </w:tc>
        <w:tc>
          <w:tcPr>
            <w:tcW w:w="1160" w:type="dxa"/>
            <w:tcBorders>
              <w:top w:val="single" w:sz="4" w:space="0" w:color="auto"/>
              <w:bottom w:val="single" w:sz="4" w:space="0" w:color="auto"/>
            </w:tcBorders>
            <w:noWrap/>
            <w:hideMark/>
          </w:tcPr>
          <w:p w:rsidR="00BA6F4B" w:rsidRPr="00DA3997" w:rsidRDefault="00BA6F4B" w:rsidP="00BE6F82">
            <w:pPr>
              <w:pStyle w:val="DokTabellentext"/>
            </w:pPr>
            <w:r w:rsidRPr="00DA3997">
              <w:t>REF.FAMILY</w:t>
            </w:r>
          </w:p>
        </w:tc>
        <w:tc>
          <w:tcPr>
            <w:tcW w:w="2660" w:type="dxa"/>
            <w:tcBorders>
              <w:top w:val="single" w:sz="4" w:space="0" w:color="auto"/>
              <w:bottom w:val="single" w:sz="4" w:space="0" w:color="auto"/>
            </w:tcBorders>
            <w:noWrap/>
            <w:hideMark/>
          </w:tcPr>
          <w:p w:rsidR="00BA6F4B" w:rsidRPr="00DA3997" w:rsidRDefault="00BA6F4B" w:rsidP="00BE6F82">
            <w:pPr>
              <w:pStyle w:val="DokTabellentext"/>
            </w:pPr>
            <w:r w:rsidRPr="00DA3997">
              <w:t>REF.SPECIES</w:t>
            </w:r>
          </w:p>
        </w:tc>
        <w:tc>
          <w:tcPr>
            <w:tcW w:w="640" w:type="dxa"/>
            <w:tcBorders>
              <w:top w:val="single" w:sz="4" w:space="0" w:color="auto"/>
              <w:bottom w:val="single" w:sz="4" w:space="0" w:color="auto"/>
            </w:tcBorders>
            <w:noWrap/>
            <w:hideMark/>
          </w:tcPr>
          <w:p w:rsidR="00BA6F4B" w:rsidRPr="00DA3997" w:rsidRDefault="00BA6F4B" w:rsidP="00BE6F82">
            <w:pPr>
              <w:pStyle w:val="DokTabellentext"/>
            </w:pPr>
            <w:r w:rsidRPr="00DA3997">
              <w:t>PID</w:t>
            </w:r>
          </w:p>
        </w:tc>
        <w:tc>
          <w:tcPr>
            <w:tcW w:w="700" w:type="dxa"/>
            <w:tcBorders>
              <w:top w:val="single" w:sz="4" w:space="0" w:color="auto"/>
              <w:bottom w:val="single" w:sz="4" w:space="0" w:color="auto"/>
            </w:tcBorders>
            <w:noWrap/>
            <w:hideMark/>
          </w:tcPr>
          <w:p w:rsidR="00BA6F4B" w:rsidRPr="00DA3997" w:rsidRDefault="00BA6F4B" w:rsidP="00BE6F82">
            <w:pPr>
              <w:pStyle w:val="DokTabellentext"/>
            </w:pPr>
            <w:r w:rsidRPr="00DA3997">
              <w:t>SCORE</w:t>
            </w:r>
          </w:p>
        </w:tc>
        <w:tc>
          <w:tcPr>
            <w:tcW w:w="780" w:type="dxa"/>
            <w:tcBorders>
              <w:top w:val="single" w:sz="4" w:space="0" w:color="auto"/>
              <w:bottom w:val="single" w:sz="4" w:space="0" w:color="auto"/>
            </w:tcBorders>
            <w:noWrap/>
            <w:hideMark/>
          </w:tcPr>
          <w:p w:rsidR="00BA6F4B" w:rsidRPr="00DA3997" w:rsidRDefault="00BA6F4B" w:rsidP="00BE6F82">
            <w:pPr>
              <w:pStyle w:val="DokTabellentext"/>
            </w:pPr>
            <w:r w:rsidRPr="00DA3997">
              <w:t>MATCH</w:t>
            </w:r>
          </w:p>
        </w:tc>
        <w:tc>
          <w:tcPr>
            <w:tcW w:w="1040" w:type="dxa"/>
            <w:tcBorders>
              <w:top w:val="single" w:sz="4" w:space="0" w:color="auto"/>
              <w:bottom w:val="single" w:sz="4" w:space="0" w:color="auto"/>
            </w:tcBorders>
            <w:noWrap/>
            <w:hideMark/>
          </w:tcPr>
          <w:p w:rsidR="00BA6F4B" w:rsidRPr="00DA3997" w:rsidRDefault="00BA6F4B" w:rsidP="00BE6F82">
            <w:pPr>
              <w:pStyle w:val="DokTabellentext"/>
            </w:pPr>
            <w:r w:rsidRPr="00DA3997">
              <w:t>BARCODE</w:t>
            </w:r>
          </w:p>
        </w:tc>
      </w:tr>
      <w:tr w:rsidR="00BA6F4B" w:rsidRPr="00DA3997" w:rsidTr="00BE6F82">
        <w:trPr>
          <w:trHeight w:val="290"/>
        </w:trPr>
        <w:tc>
          <w:tcPr>
            <w:tcW w:w="1380" w:type="dxa"/>
            <w:tcBorders>
              <w:top w:val="single" w:sz="4" w:space="0" w:color="auto"/>
            </w:tcBorders>
            <w:noWrap/>
            <w:hideMark/>
          </w:tcPr>
          <w:p w:rsidR="00BA6F4B" w:rsidRPr="00DA3997" w:rsidRDefault="00BA6F4B" w:rsidP="00BE6F82">
            <w:pPr>
              <w:pStyle w:val="DokTabellentext"/>
            </w:pPr>
            <w:r w:rsidRPr="00DA3997">
              <w:t>SWFRG001-19</w:t>
            </w:r>
          </w:p>
        </w:tc>
        <w:tc>
          <w:tcPr>
            <w:tcW w:w="1480" w:type="dxa"/>
            <w:tcBorders>
              <w:top w:val="single" w:sz="4" w:space="0" w:color="auto"/>
            </w:tcBorders>
            <w:noWrap/>
            <w:hideMark/>
          </w:tcPr>
          <w:p w:rsidR="00BA6F4B" w:rsidRPr="00DA3997" w:rsidRDefault="00BA6F4B" w:rsidP="00BE6F82">
            <w:pPr>
              <w:pStyle w:val="DokTabellentext"/>
            </w:pPr>
            <w:r w:rsidRPr="00DA3997">
              <w:t>Poaceae</w:t>
            </w:r>
          </w:p>
        </w:tc>
        <w:tc>
          <w:tcPr>
            <w:tcW w:w="2260" w:type="dxa"/>
            <w:tcBorders>
              <w:top w:val="single" w:sz="4" w:space="0" w:color="auto"/>
            </w:tcBorders>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tcBorders>
              <w:top w:val="single" w:sz="4" w:space="0" w:color="auto"/>
            </w:tcBorders>
            <w:noWrap/>
            <w:hideMark/>
          </w:tcPr>
          <w:p w:rsidR="00BA6F4B" w:rsidRPr="00DA3997" w:rsidRDefault="00BA6F4B" w:rsidP="00BE6F82">
            <w:pPr>
              <w:pStyle w:val="DokTabellentext"/>
            </w:pPr>
            <w:r w:rsidRPr="00DA3997">
              <w:t>SWFRG045-19</w:t>
            </w:r>
          </w:p>
        </w:tc>
        <w:tc>
          <w:tcPr>
            <w:tcW w:w="1160" w:type="dxa"/>
            <w:tcBorders>
              <w:top w:val="single" w:sz="4" w:space="0" w:color="auto"/>
            </w:tcBorders>
            <w:noWrap/>
            <w:hideMark/>
          </w:tcPr>
          <w:p w:rsidR="00BA6F4B" w:rsidRPr="00DA3997" w:rsidRDefault="00BA6F4B" w:rsidP="00BE6F82">
            <w:pPr>
              <w:pStyle w:val="DokTabellentext"/>
            </w:pPr>
            <w:r w:rsidRPr="00DA3997">
              <w:t>Poaceae</w:t>
            </w:r>
          </w:p>
        </w:tc>
        <w:tc>
          <w:tcPr>
            <w:tcW w:w="2660" w:type="dxa"/>
            <w:tcBorders>
              <w:top w:val="single" w:sz="4" w:space="0" w:color="auto"/>
            </w:tcBorders>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tcBorders>
              <w:top w:val="single" w:sz="4" w:space="0" w:color="auto"/>
            </w:tcBorders>
            <w:noWrap/>
            <w:hideMark/>
          </w:tcPr>
          <w:p w:rsidR="00BA6F4B" w:rsidRPr="00DA3997" w:rsidRDefault="00BA6F4B" w:rsidP="00BE6F82">
            <w:pPr>
              <w:pStyle w:val="DokTabellentext"/>
            </w:pPr>
            <w:r w:rsidRPr="00DA3997">
              <w:t>98.44</w:t>
            </w:r>
          </w:p>
        </w:tc>
        <w:tc>
          <w:tcPr>
            <w:tcW w:w="700" w:type="dxa"/>
            <w:tcBorders>
              <w:top w:val="single" w:sz="4" w:space="0" w:color="auto"/>
            </w:tcBorders>
            <w:noWrap/>
            <w:hideMark/>
          </w:tcPr>
          <w:p w:rsidR="00BA6F4B" w:rsidRPr="00DA3997" w:rsidRDefault="00BA6F4B" w:rsidP="00BE6F82">
            <w:pPr>
              <w:pStyle w:val="DokTabellentext"/>
            </w:pPr>
            <w:r w:rsidRPr="00DA3997">
              <w:t>1016</w:t>
            </w:r>
          </w:p>
        </w:tc>
        <w:tc>
          <w:tcPr>
            <w:tcW w:w="780" w:type="dxa"/>
            <w:tcBorders>
              <w:top w:val="single" w:sz="4" w:space="0" w:color="auto"/>
            </w:tcBorders>
            <w:noWrap/>
            <w:hideMark/>
          </w:tcPr>
          <w:p w:rsidR="00BA6F4B" w:rsidRPr="00DA3997" w:rsidRDefault="00BA6F4B" w:rsidP="00BE6F82">
            <w:pPr>
              <w:pStyle w:val="DokTabellentext"/>
            </w:pPr>
            <w:r w:rsidRPr="00DA3997">
              <w:t>FALSE</w:t>
            </w:r>
          </w:p>
        </w:tc>
        <w:tc>
          <w:tcPr>
            <w:tcW w:w="1040" w:type="dxa"/>
            <w:tcBorders>
              <w:top w:val="single" w:sz="4" w:space="0" w:color="auto"/>
            </w:tcBorders>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SWFRG017-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98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10-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0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09-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63</w:t>
            </w:r>
          </w:p>
        </w:tc>
        <w:tc>
          <w:tcPr>
            <w:tcW w:w="700" w:type="dxa"/>
            <w:noWrap/>
            <w:hideMark/>
          </w:tcPr>
          <w:p w:rsidR="00BA6F4B" w:rsidRPr="00DA3997" w:rsidRDefault="00BA6F4B" w:rsidP="00BE6F82">
            <w:pPr>
              <w:pStyle w:val="DokTabellentext"/>
            </w:pPr>
            <w:r w:rsidRPr="00DA3997">
              <w:t>996</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SWFRG010-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3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SWFRG021-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VEMSH15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99.63</w:t>
            </w:r>
          </w:p>
        </w:tc>
        <w:tc>
          <w:tcPr>
            <w:tcW w:w="700" w:type="dxa"/>
            <w:noWrap/>
            <w:hideMark/>
          </w:tcPr>
          <w:p w:rsidR="00BA6F4B" w:rsidRPr="00DA3997" w:rsidRDefault="00BA6F4B" w:rsidP="00BE6F82">
            <w:pPr>
              <w:pStyle w:val="DokTabellentext"/>
            </w:pPr>
            <w:r w:rsidRPr="00DA3997">
              <w:t>99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II046-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99.46</w:t>
            </w:r>
          </w:p>
        </w:tc>
        <w:tc>
          <w:tcPr>
            <w:tcW w:w="700" w:type="dxa"/>
            <w:noWrap/>
            <w:hideMark/>
          </w:tcPr>
          <w:p w:rsidR="00BA6F4B" w:rsidRPr="00DA3997" w:rsidRDefault="00BA6F4B" w:rsidP="00BE6F82">
            <w:pPr>
              <w:pStyle w:val="DokTabellentext"/>
            </w:pPr>
            <w:r w:rsidRPr="00DA3997">
              <w:t>100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1331-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99.46</w:t>
            </w:r>
          </w:p>
        </w:tc>
        <w:tc>
          <w:tcPr>
            <w:tcW w:w="700" w:type="dxa"/>
            <w:noWrap/>
            <w:hideMark/>
          </w:tcPr>
          <w:p w:rsidR="00BA6F4B" w:rsidRPr="00DA3997" w:rsidRDefault="00BA6F4B" w:rsidP="00BE6F82">
            <w:pPr>
              <w:pStyle w:val="DokTabellentext"/>
            </w:pPr>
            <w:r w:rsidRPr="00DA3997">
              <w:t>100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WFRG00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63</w:t>
            </w:r>
          </w:p>
        </w:tc>
        <w:tc>
          <w:tcPr>
            <w:tcW w:w="700" w:type="dxa"/>
            <w:noWrap/>
            <w:hideMark/>
          </w:tcPr>
          <w:p w:rsidR="00BA6F4B" w:rsidRPr="00DA3997" w:rsidRDefault="00BA6F4B" w:rsidP="00BE6F82">
            <w:pPr>
              <w:pStyle w:val="DokTabellentext"/>
            </w:pPr>
            <w:r w:rsidRPr="00DA3997">
              <w:t>996</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WFRG005-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3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KSR31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3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KSR07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3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12-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827-1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821-1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3003-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bigelov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2967-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2956-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CUBC840-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CUBC235-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CUBC223-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2500-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lustr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2494-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tropurpure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CBI402-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ceae</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87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85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76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630-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62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39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pigen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38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350-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33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pigen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29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ngus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27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ubcaerule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26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21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pigen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18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17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16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ubcaerule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120-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ngus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06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04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98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98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94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85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85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ubcaerule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85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51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44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29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WABLK28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WABLK27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VPSBC47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FW213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hartz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FW206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FW205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FW200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FW200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FW190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VEMSH15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VEMSH09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REDNO049-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HIMS1861-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fendlerian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HIMS1645-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nervos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TRT143-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Vulpia</w:t>
            </w:r>
            <w:r>
              <w:rPr>
                <w:i/>
                <w:iCs/>
              </w:rPr>
              <w:t xml:space="preserve"> </w:t>
            </w:r>
            <w:r w:rsidRPr="00DA3997">
              <w:rPr>
                <w:i/>
                <w:iCs/>
              </w:rPr>
              <w:t>octoflor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TRT142-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Vulpia</w:t>
            </w:r>
            <w:r>
              <w:rPr>
                <w:i/>
                <w:iCs/>
              </w:rPr>
              <w:t xml:space="preserve"> </w:t>
            </w:r>
            <w:r w:rsidRPr="00DA3997">
              <w:rPr>
                <w:i/>
                <w:iCs/>
              </w:rPr>
              <w:t>octoflor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STH046-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WAT360-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92-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82-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81-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80-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78-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PAR012-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KEN29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COC13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THU15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98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985-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98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84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82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52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49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488-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35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223-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lustr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55-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53-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52-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51-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4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48-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041-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033-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961-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538-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25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9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8-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7-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5-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4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4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3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3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30-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2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2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23-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2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7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6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6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6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5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41-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ylvestr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1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1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11-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0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0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04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01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00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00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79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790-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503-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99-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9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9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7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9-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3-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1-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60-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59-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5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5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2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2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41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9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8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8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3-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49-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4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39-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37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IASVF184-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IASVF160-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IASVF148-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IASVF129-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IASVF030-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56-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8-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78-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057-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055-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388-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68-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67-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22-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21-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20-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NOR168-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CHA240-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27-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NOR061-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CHA007-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PNP209-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PNP197-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nemoral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6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1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12-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9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7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7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25-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1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01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98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35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06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85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79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56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23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84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VEMSH15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3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SWFRG03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97.47</w:t>
            </w:r>
          </w:p>
        </w:tc>
        <w:tc>
          <w:tcPr>
            <w:tcW w:w="700" w:type="dxa"/>
            <w:noWrap/>
            <w:hideMark/>
          </w:tcPr>
          <w:p w:rsidR="00BA6F4B" w:rsidRPr="00DA3997" w:rsidRDefault="00BA6F4B" w:rsidP="00BE6F82">
            <w:pPr>
              <w:pStyle w:val="DokTabellentext"/>
            </w:pPr>
            <w:r w:rsidRPr="00DA3997">
              <w:t>939</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SDP650024-1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8.18</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SWFRG002-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98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HIMS1693-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93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10-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02-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0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95-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062-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03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020-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98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31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11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07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80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45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DP761050-1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SWFRG006-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KSR118-0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01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SWFRG008-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98.56</w:t>
            </w:r>
          </w:p>
        </w:tc>
        <w:tc>
          <w:tcPr>
            <w:tcW w:w="700" w:type="dxa"/>
            <w:noWrap/>
            <w:hideMark/>
          </w:tcPr>
          <w:p w:rsidR="00BA6F4B" w:rsidRPr="00DA3997" w:rsidRDefault="00BA6F4B" w:rsidP="00BE6F82">
            <w:pPr>
              <w:pStyle w:val="DokTabellentext"/>
            </w:pPr>
            <w:r w:rsidRPr="00DA3997">
              <w:t>98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DP650011-1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3</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WFRG010-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WFRG009-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WFRG00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WFRG003-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DH3024-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VASCB115-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DH2439-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ERC143-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cea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SERC139-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cea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PIM239-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79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770-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75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gigante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67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45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31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gigante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27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18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204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gigante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FBPL189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VEMSH59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HIMS1974-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subverticillat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MKTRT132-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MKTRT131-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MKTRT130-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MKTRT129-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sic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WAT047-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BBYUK2086-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gigant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BBYUK2065-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sic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39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PLLAM014-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PLCOC125-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202-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20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195-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temulent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062-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03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020-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98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KSR31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KSR11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KSR07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arundinaceum</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80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45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Schedono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7.7</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SWFRG041-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0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SWFRG043-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7.45</w:t>
            </w:r>
          </w:p>
        </w:tc>
        <w:tc>
          <w:tcPr>
            <w:tcW w:w="700" w:type="dxa"/>
            <w:noWrap/>
            <w:hideMark/>
          </w:tcPr>
          <w:p w:rsidR="00BA6F4B" w:rsidRPr="00DA3997" w:rsidRDefault="00BA6F4B" w:rsidP="00BE6F82">
            <w:pPr>
              <w:pStyle w:val="DokTabellentext"/>
            </w:pPr>
            <w:r w:rsidRPr="00DA3997">
              <w:t>93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3003-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bigelov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2967-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CUBC840-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CUBC235-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CUBC223-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laxiflor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2494-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tropurpure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DH2330-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87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85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76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68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53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44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38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350-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26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18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18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04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200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98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94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haix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91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91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85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51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remot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44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29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equ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WABLK27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VPSBC47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FW190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REDNO049-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HIMS1861-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fendlerian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HIMS1645-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nervos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STH046-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WAT227-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92-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81-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80-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orsild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BBYUK2078-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OND005-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arundinace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PAR012-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KEN29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COC13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THU15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98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985-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98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84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9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8-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7-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1185-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7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usick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6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6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5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41-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ylvestr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1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saltuens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10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OA04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9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aucispicul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2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42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41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411-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40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94-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93-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7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6-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5-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howelli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3-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52-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rcid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49-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48-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confin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339-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wheeleri</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377-10</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IASVF148-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magellanic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56-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218-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CA055-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22-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21-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KPCH020-0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boreali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CHA007-08</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6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12-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9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7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7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1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01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01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35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lsode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85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macranth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79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geniculatus</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23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inna</w:t>
            </w:r>
            <w:r>
              <w:rPr>
                <w:i/>
                <w:iCs/>
              </w:rPr>
              <w:t xml:space="preserve"> </w:t>
            </w:r>
            <w:r w:rsidRPr="00DA3997">
              <w:rPr>
                <w:i/>
                <w:iCs/>
              </w:rPr>
              <w:t>latifolia</w:t>
            </w:r>
          </w:p>
        </w:tc>
        <w:tc>
          <w:tcPr>
            <w:tcW w:w="640" w:type="dxa"/>
            <w:noWrap/>
            <w:hideMark/>
          </w:tcPr>
          <w:p w:rsidR="00BA6F4B" w:rsidRPr="00DA3997" w:rsidRDefault="00BA6F4B" w:rsidP="00BE6F82">
            <w:pPr>
              <w:pStyle w:val="DokTabellentext"/>
            </w:pPr>
            <w:r w:rsidRPr="00DA3997">
              <w:t>99.45</w:t>
            </w:r>
          </w:p>
        </w:tc>
        <w:tc>
          <w:tcPr>
            <w:tcW w:w="700" w:type="dxa"/>
            <w:noWrap/>
            <w:hideMark/>
          </w:tcPr>
          <w:p w:rsidR="00BA6F4B" w:rsidRPr="00DA3997" w:rsidRDefault="00BA6F4B" w:rsidP="00BE6F82">
            <w:pPr>
              <w:pStyle w:val="DokTabellentext"/>
            </w:pPr>
            <w:r w:rsidRPr="00DA3997">
              <w:t>98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SWFRG045-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9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WFRG016-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rsidR="00BA6F4B" w:rsidRPr="00DA3997" w:rsidRDefault="00BA6F4B" w:rsidP="00BE6F82">
            <w:pPr>
              <w:pStyle w:val="DokTabellentext"/>
            </w:pPr>
            <w:r w:rsidRPr="00DA3997">
              <w:t>98.1</w:t>
            </w:r>
          </w:p>
        </w:tc>
        <w:tc>
          <w:tcPr>
            <w:tcW w:w="700" w:type="dxa"/>
            <w:noWrap/>
            <w:hideMark/>
          </w:tcPr>
          <w:p w:rsidR="00BA6F4B" w:rsidRPr="00DA3997" w:rsidRDefault="00BA6F4B" w:rsidP="00BE6F82">
            <w:pPr>
              <w:pStyle w:val="DokTabellentext"/>
            </w:pPr>
            <w:r w:rsidRPr="00DA3997">
              <w:t>91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VEMSH20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spicatum</w:t>
            </w:r>
          </w:p>
        </w:tc>
        <w:tc>
          <w:tcPr>
            <w:tcW w:w="640" w:type="dxa"/>
            <w:noWrap/>
            <w:hideMark/>
          </w:tcPr>
          <w:p w:rsidR="00BA6F4B" w:rsidRPr="00DA3997" w:rsidRDefault="00BA6F4B" w:rsidP="00BE6F82">
            <w:pPr>
              <w:pStyle w:val="DokTabellentext"/>
            </w:pPr>
            <w:r w:rsidRPr="00DA3997">
              <w:t>99.47</w:t>
            </w:r>
          </w:p>
        </w:tc>
        <w:tc>
          <w:tcPr>
            <w:tcW w:w="700" w:type="dxa"/>
            <w:noWrap/>
            <w:hideMark/>
          </w:tcPr>
          <w:p w:rsidR="00BA6F4B" w:rsidRPr="00DA3997" w:rsidRDefault="00BA6F4B" w:rsidP="00BE6F82">
            <w:pPr>
              <w:pStyle w:val="DokTabellentext"/>
            </w:pPr>
            <w:r w:rsidRPr="00DA3997">
              <w:t>103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SWFRG033-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0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DP761050-1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00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DP761061-1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DP761050-1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DP761033-1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DP761004-1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PSBC1502-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PSBC1474-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PSBC1402-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PIM168-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PSBC994-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WABLK187-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HIMS2242-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HIMS2090-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HIMS2089-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HIMS2088-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WAT114-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WAT087-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PLKEN314-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PLKEN099-10</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3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7-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SWFRG022-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KSR118-0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9-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DP650024-1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8.89</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39-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DP650011-1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8.89</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DP650024-1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0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KSR068-0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9.8</w:t>
            </w:r>
          </w:p>
        </w:tc>
        <w:tc>
          <w:tcPr>
            <w:tcW w:w="700" w:type="dxa"/>
            <w:noWrap/>
            <w:hideMark/>
          </w:tcPr>
          <w:p w:rsidR="00BA6F4B" w:rsidRPr="00DA3997" w:rsidRDefault="00BA6F4B" w:rsidP="00BE6F82">
            <w:pPr>
              <w:pStyle w:val="DokTabellentext"/>
            </w:pPr>
            <w:r w:rsidRPr="00DA3997">
              <w:t>90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SWFRG042-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3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SWFRG041-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3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3-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VPSBC974-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14</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3-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BBYUK1100-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14</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SWFRG028-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6.9</w:t>
            </w:r>
          </w:p>
        </w:tc>
        <w:tc>
          <w:tcPr>
            <w:tcW w:w="700" w:type="dxa"/>
            <w:noWrap/>
            <w:hideMark/>
          </w:tcPr>
          <w:p w:rsidR="00BA6F4B" w:rsidRPr="00DA3997" w:rsidRDefault="00BA6F4B" w:rsidP="00BE6F82">
            <w:pPr>
              <w:pStyle w:val="DokTabellentext"/>
            </w:pPr>
            <w:r w:rsidRPr="00DA3997">
              <w:t>913</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VEMSH20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subverticillata</w:t>
            </w:r>
          </w:p>
        </w:tc>
        <w:tc>
          <w:tcPr>
            <w:tcW w:w="640" w:type="dxa"/>
            <w:noWrap/>
            <w:hideMark/>
          </w:tcPr>
          <w:p w:rsidR="00BA6F4B" w:rsidRPr="00DA3997" w:rsidRDefault="00BA6F4B" w:rsidP="00BE6F82">
            <w:pPr>
              <w:pStyle w:val="DokTabellentext"/>
            </w:pPr>
            <w:r w:rsidRPr="00DA3997">
              <w:t>99.12</w:t>
            </w:r>
          </w:p>
        </w:tc>
        <w:tc>
          <w:tcPr>
            <w:tcW w:w="700" w:type="dxa"/>
            <w:noWrap/>
            <w:hideMark/>
          </w:tcPr>
          <w:p w:rsidR="00BA6F4B" w:rsidRPr="00DA3997" w:rsidRDefault="00BA6F4B" w:rsidP="00BE6F82">
            <w:pPr>
              <w:pStyle w:val="DokTabellentext"/>
            </w:pPr>
            <w:r w:rsidRPr="00DA3997">
              <w:t>1026</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SWFRG045-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7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EMSH22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46</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rbcL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PLGE14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4.07</w:t>
            </w:r>
          </w:p>
        </w:tc>
        <w:tc>
          <w:tcPr>
            <w:tcW w:w="700" w:type="dxa"/>
            <w:noWrap/>
            <w:hideMark/>
          </w:tcPr>
          <w:p w:rsidR="00BA6F4B" w:rsidRPr="00DA3997" w:rsidRDefault="00BA6F4B" w:rsidP="00BE6F82">
            <w:pPr>
              <w:pStyle w:val="DokTabellentext"/>
            </w:pPr>
            <w:r w:rsidRPr="00DA3997">
              <w:t>93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GBVD327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8.15</w:t>
            </w:r>
          </w:p>
        </w:tc>
        <w:tc>
          <w:tcPr>
            <w:tcW w:w="700" w:type="dxa"/>
            <w:noWrap/>
            <w:hideMark/>
          </w:tcPr>
          <w:p w:rsidR="00BA6F4B" w:rsidRPr="00DA3997" w:rsidRDefault="00BA6F4B" w:rsidP="00BE6F82">
            <w:pPr>
              <w:pStyle w:val="DokTabellentext"/>
            </w:pPr>
            <w:r w:rsidRPr="00DA3997">
              <w:t>153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0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8.79</w:t>
            </w:r>
          </w:p>
        </w:tc>
        <w:tc>
          <w:tcPr>
            <w:tcW w:w="700" w:type="dxa"/>
            <w:noWrap/>
            <w:hideMark/>
          </w:tcPr>
          <w:p w:rsidR="00BA6F4B" w:rsidRPr="00DA3997" w:rsidRDefault="00BA6F4B" w:rsidP="00BE6F82">
            <w:pPr>
              <w:pStyle w:val="DokTabellentext"/>
            </w:pPr>
            <w:r w:rsidRPr="00DA3997">
              <w:t>102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197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9</w:t>
            </w:r>
          </w:p>
        </w:tc>
        <w:tc>
          <w:tcPr>
            <w:tcW w:w="700" w:type="dxa"/>
            <w:noWrap/>
            <w:hideMark/>
          </w:tcPr>
          <w:p w:rsidR="00BA6F4B" w:rsidRPr="00DA3997" w:rsidRDefault="00BA6F4B" w:rsidP="00BE6F82">
            <w:pPr>
              <w:pStyle w:val="DokTabellentext"/>
            </w:pPr>
            <w:r w:rsidRPr="00DA3997">
              <w:t>160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W331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89</w:t>
            </w:r>
          </w:p>
        </w:tc>
        <w:tc>
          <w:tcPr>
            <w:tcW w:w="700" w:type="dxa"/>
            <w:noWrap/>
            <w:hideMark/>
          </w:tcPr>
          <w:p w:rsidR="00BA6F4B" w:rsidRPr="00DA3997" w:rsidRDefault="00BA6F4B" w:rsidP="00BE6F82">
            <w:pPr>
              <w:pStyle w:val="DokTabellentext"/>
            </w:pPr>
            <w:r w:rsidRPr="00DA3997">
              <w:t>160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SWFRG00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66</w:t>
            </w:r>
          </w:p>
        </w:tc>
        <w:tc>
          <w:tcPr>
            <w:tcW w:w="700" w:type="dxa"/>
            <w:noWrap/>
            <w:hideMark/>
          </w:tcPr>
          <w:p w:rsidR="00BA6F4B" w:rsidRPr="00DA3997" w:rsidRDefault="00BA6F4B" w:rsidP="00BE6F82">
            <w:pPr>
              <w:pStyle w:val="DokTabellentext"/>
            </w:pPr>
            <w:r w:rsidRPr="00DA3997">
              <w:t>159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X197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66</w:t>
            </w:r>
          </w:p>
        </w:tc>
        <w:tc>
          <w:tcPr>
            <w:tcW w:w="700" w:type="dxa"/>
            <w:noWrap/>
            <w:hideMark/>
          </w:tcPr>
          <w:p w:rsidR="00BA6F4B" w:rsidRPr="00DA3997" w:rsidRDefault="00BA6F4B" w:rsidP="00BE6F82">
            <w:pPr>
              <w:pStyle w:val="DokTabellentext"/>
            </w:pPr>
            <w:r w:rsidRPr="00DA3997">
              <w:t>159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W331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66</w:t>
            </w:r>
          </w:p>
        </w:tc>
        <w:tc>
          <w:tcPr>
            <w:tcW w:w="700" w:type="dxa"/>
            <w:noWrap/>
            <w:hideMark/>
          </w:tcPr>
          <w:p w:rsidR="00BA6F4B" w:rsidRPr="00DA3997" w:rsidRDefault="00BA6F4B" w:rsidP="00BE6F82">
            <w:pPr>
              <w:pStyle w:val="DokTabellentext"/>
            </w:pPr>
            <w:r w:rsidRPr="00DA3997">
              <w:t>159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R337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66</w:t>
            </w:r>
          </w:p>
        </w:tc>
        <w:tc>
          <w:tcPr>
            <w:tcW w:w="700" w:type="dxa"/>
            <w:noWrap/>
            <w:hideMark/>
          </w:tcPr>
          <w:p w:rsidR="00BA6F4B" w:rsidRPr="00DA3997" w:rsidRDefault="00BA6F4B" w:rsidP="00BE6F82">
            <w:pPr>
              <w:pStyle w:val="DokTabellentext"/>
            </w:pPr>
            <w:r w:rsidRPr="00DA3997">
              <w:t>159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D399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rsidR="00BA6F4B" w:rsidRPr="00DA3997" w:rsidRDefault="00BA6F4B" w:rsidP="00BE6F82">
            <w:pPr>
              <w:pStyle w:val="DokTabellentext"/>
            </w:pPr>
            <w:r w:rsidRPr="00DA3997">
              <w:t>99.66</w:t>
            </w:r>
          </w:p>
        </w:tc>
        <w:tc>
          <w:tcPr>
            <w:tcW w:w="700" w:type="dxa"/>
            <w:noWrap/>
            <w:hideMark/>
          </w:tcPr>
          <w:p w:rsidR="00BA6F4B" w:rsidRPr="00DA3997" w:rsidRDefault="00BA6F4B" w:rsidP="00BE6F82">
            <w:pPr>
              <w:pStyle w:val="DokTabellentext"/>
            </w:pPr>
            <w:r w:rsidRPr="00DA3997">
              <w:t>159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X197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W331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R337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D399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BVX197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ovina</w:t>
            </w:r>
          </w:p>
        </w:tc>
        <w:tc>
          <w:tcPr>
            <w:tcW w:w="640" w:type="dxa"/>
            <w:noWrap/>
            <w:hideMark/>
          </w:tcPr>
          <w:p w:rsidR="00BA6F4B" w:rsidRPr="00DA3997" w:rsidRDefault="00BA6F4B" w:rsidP="00BE6F82">
            <w:pPr>
              <w:pStyle w:val="DokTabellentext"/>
            </w:pPr>
            <w:r w:rsidRPr="00DA3997">
              <w:t>99.89</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BVW331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ovina</w:t>
            </w:r>
          </w:p>
        </w:tc>
        <w:tc>
          <w:tcPr>
            <w:tcW w:w="640" w:type="dxa"/>
            <w:noWrap/>
            <w:hideMark/>
          </w:tcPr>
          <w:p w:rsidR="00BA6F4B" w:rsidRPr="00DA3997" w:rsidRDefault="00BA6F4B" w:rsidP="00BE6F82">
            <w:pPr>
              <w:pStyle w:val="DokTabellentext"/>
            </w:pPr>
            <w:r w:rsidRPr="00DA3997">
              <w:t>99.89</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BVR3368-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etraea</w:t>
            </w:r>
          </w:p>
        </w:tc>
        <w:tc>
          <w:tcPr>
            <w:tcW w:w="640" w:type="dxa"/>
            <w:noWrap/>
            <w:hideMark/>
          </w:tcPr>
          <w:p w:rsidR="00BA6F4B" w:rsidRPr="00DA3997" w:rsidRDefault="00BA6F4B" w:rsidP="00BE6F82">
            <w:pPr>
              <w:pStyle w:val="DokTabellentext"/>
            </w:pPr>
            <w:r w:rsidRPr="00DA3997">
              <w:t>99.54</w:t>
            </w:r>
          </w:p>
        </w:tc>
        <w:tc>
          <w:tcPr>
            <w:tcW w:w="700" w:type="dxa"/>
            <w:noWrap/>
            <w:hideMark/>
          </w:tcPr>
          <w:p w:rsidR="00BA6F4B" w:rsidRPr="00DA3997" w:rsidRDefault="00BA6F4B" w:rsidP="00BE6F82">
            <w:pPr>
              <w:pStyle w:val="DokTabellentext"/>
            </w:pPr>
            <w:r w:rsidRPr="00DA3997">
              <w:t>158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BVX186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BVR186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BVD398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60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BVX1861-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38</w:t>
            </w:r>
          </w:p>
        </w:tc>
        <w:tc>
          <w:tcPr>
            <w:tcW w:w="700" w:type="dxa"/>
            <w:noWrap/>
            <w:hideMark/>
          </w:tcPr>
          <w:p w:rsidR="00BA6F4B" w:rsidRPr="00DA3997" w:rsidRDefault="00BA6F4B" w:rsidP="00BE6F82">
            <w:pPr>
              <w:pStyle w:val="DokTabellentext"/>
            </w:pPr>
            <w:r w:rsidRPr="00DA3997">
              <w:t>874</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BVR1869-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38</w:t>
            </w:r>
          </w:p>
        </w:tc>
        <w:tc>
          <w:tcPr>
            <w:tcW w:w="700" w:type="dxa"/>
            <w:noWrap/>
            <w:hideMark/>
          </w:tcPr>
          <w:p w:rsidR="00BA6F4B" w:rsidRPr="00DA3997" w:rsidRDefault="00BA6F4B" w:rsidP="00BE6F82">
            <w:pPr>
              <w:pStyle w:val="DokTabellentext"/>
            </w:pPr>
            <w:r w:rsidRPr="00DA3997">
              <w:t>874</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BVD398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38</w:t>
            </w:r>
          </w:p>
        </w:tc>
        <w:tc>
          <w:tcPr>
            <w:tcW w:w="700" w:type="dxa"/>
            <w:noWrap/>
            <w:hideMark/>
          </w:tcPr>
          <w:p w:rsidR="00BA6F4B" w:rsidRPr="00DA3997" w:rsidRDefault="00BA6F4B" w:rsidP="00BE6F82">
            <w:pPr>
              <w:pStyle w:val="DokTabellentext"/>
            </w:pPr>
            <w:r w:rsidRPr="00DA3997">
              <w:t>874</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12-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8.73</w:t>
            </w:r>
          </w:p>
        </w:tc>
        <w:tc>
          <w:tcPr>
            <w:tcW w:w="700" w:type="dxa"/>
            <w:noWrap/>
            <w:hideMark/>
          </w:tcPr>
          <w:p w:rsidR="00BA6F4B" w:rsidRPr="00DA3997" w:rsidRDefault="00BA6F4B" w:rsidP="00BE6F82">
            <w:pPr>
              <w:pStyle w:val="DokTabellentext"/>
            </w:pPr>
            <w:r w:rsidRPr="00DA3997">
              <w:t>1539</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R183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Hyalopoa</w:t>
            </w:r>
            <w:r>
              <w:rPr>
                <w:i/>
                <w:iCs/>
              </w:rPr>
              <w:t xml:space="preserve"> </w:t>
            </w:r>
            <w:r w:rsidRPr="00DA3997">
              <w:rPr>
                <w:i/>
                <w:iCs/>
              </w:rPr>
              <w:t>lanatiflora</w:t>
            </w:r>
          </w:p>
        </w:tc>
        <w:tc>
          <w:tcPr>
            <w:tcW w:w="640" w:type="dxa"/>
            <w:noWrap/>
            <w:hideMark/>
          </w:tcPr>
          <w:p w:rsidR="00BA6F4B" w:rsidRPr="00DA3997" w:rsidRDefault="00BA6F4B" w:rsidP="00BE6F82">
            <w:pPr>
              <w:pStyle w:val="DokTabellentext"/>
            </w:pPr>
            <w:r w:rsidRPr="00DA3997">
              <w:t>98.73</w:t>
            </w:r>
          </w:p>
        </w:tc>
        <w:tc>
          <w:tcPr>
            <w:tcW w:w="700" w:type="dxa"/>
            <w:noWrap/>
            <w:hideMark/>
          </w:tcPr>
          <w:p w:rsidR="00BA6F4B" w:rsidRPr="00DA3997" w:rsidRDefault="00BA6F4B" w:rsidP="00BE6F82">
            <w:pPr>
              <w:pStyle w:val="DokTabellentext"/>
            </w:pPr>
            <w:r w:rsidRPr="00DA3997">
              <w:t>1539</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R1837-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Hyalopoa</w:t>
            </w:r>
            <w:r>
              <w:rPr>
                <w:i/>
                <w:iCs/>
              </w:rPr>
              <w:t xml:space="preserve"> </w:t>
            </w:r>
            <w:r w:rsidRPr="00DA3997">
              <w:rPr>
                <w:i/>
                <w:iCs/>
              </w:rPr>
              <w:t>lanatiflora</w:t>
            </w:r>
          </w:p>
        </w:tc>
        <w:tc>
          <w:tcPr>
            <w:tcW w:w="640" w:type="dxa"/>
            <w:noWrap/>
            <w:hideMark/>
          </w:tcPr>
          <w:p w:rsidR="00BA6F4B" w:rsidRPr="00DA3997" w:rsidRDefault="00BA6F4B" w:rsidP="00BE6F82">
            <w:pPr>
              <w:pStyle w:val="DokTabellentext"/>
            </w:pPr>
            <w:r w:rsidRPr="00DA3997">
              <w:t>99.77</w:t>
            </w:r>
          </w:p>
        </w:tc>
        <w:tc>
          <w:tcPr>
            <w:tcW w:w="700" w:type="dxa"/>
            <w:noWrap/>
            <w:hideMark/>
          </w:tcPr>
          <w:p w:rsidR="00BA6F4B" w:rsidRPr="00DA3997" w:rsidRDefault="00BA6F4B" w:rsidP="00BE6F82">
            <w:pPr>
              <w:pStyle w:val="DokTabellentext"/>
            </w:pPr>
            <w:r w:rsidRPr="00DA3997">
              <w:t>159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53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31-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22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25-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22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FBPL138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22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22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7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22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03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22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96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225</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GBVR177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rsidR="00BA6F4B" w:rsidRPr="00DA3997" w:rsidRDefault="00BA6F4B" w:rsidP="00BE6F82">
            <w:pPr>
              <w:pStyle w:val="DokTabellentext"/>
            </w:pPr>
            <w:r w:rsidRPr="00DA3997">
              <w:t>97.72</w:t>
            </w:r>
          </w:p>
        </w:tc>
        <w:tc>
          <w:tcPr>
            <w:tcW w:w="700" w:type="dxa"/>
            <w:noWrap/>
            <w:hideMark/>
          </w:tcPr>
          <w:p w:rsidR="00BA6F4B" w:rsidRPr="00DA3997" w:rsidRDefault="00BA6F4B" w:rsidP="00BE6F82">
            <w:pPr>
              <w:pStyle w:val="DokTabellentext"/>
            </w:pPr>
            <w:r w:rsidRPr="00DA3997">
              <w:t>74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GBVD2878-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rsidR="00BA6F4B" w:rsidRPr="00DA3997" w:rsidRDefault="00BA6F4B" w:rsidP="00BE6F82">
            <w:pPr>
              <w:pStyle w:val="DokTabellentext"/>
            </w:pPr>
            <w:r w:rsidRPr="00DA3997">
              <w:t>97.72</w:t>
            </w:r>
          </w:p>
        </w:tc>
        <w:tc>
          <w:tcPr>
            <w:tcW w:w="700" w:type="dxa"/>
            <w:noWrap/>
            <w:hideMark/>
          </w:tcPr>
          <w:p w:rsidR="00BA6F4B" w:rsidRPr="00DA3997" w:rsidRDefault="00BA6F4B" w:rsidP="00BE6F82">
            <w:pPr>
              <w:pStyle w:val="DokTabellentext"/>
            </w:pPr>
            <w:r w:rsidRPr="00DA3997">
              <w:t>74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GRASS1063-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rsidR="00BA6F4B" w:rsidRPr="00DA3997" w:rsidRDefault="00BA6F4B" w:rsidP="00BE6F82">
            <w:pPr>
              <w:pStyle w:val="DokTabellentext"/>
            </w:pPr>
            <w:r w:rsidRPr="00DA3997">
              <w:t>97.72</w:t>
            </w:r>
          </w:p>
        </w:tc>
        <w:tc>
          <w:tcPr>
            <w:tcW w:w="700" w:type="dxa"/>
            <w:noWrap/>
            <w:hideMark/>
          </w:tcPr>
          <w:p w:rsidR="00BA6F4B" w:rsidRPr="00DA3997" w:rsidRDefault="00BA6F4B" w:rsidP="00BE6F82">
            <w:pPr>
              <w:pStyle w:val="DokTabellentext"/>
            </w:pPr>
            <w:r w:rsidRPr="00DA3997">
              <w:t>74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GRASS102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rsidR="00BA6F4B" w:rsidRPr="00DA3997" w:rsidRDefault="00BA6F4B" w:rsidP="00BE6F82">
            <w:pPr>
              <w:pStyle w:val="DokTabellentext"/>
            </w:pPr>
            <w:r w:rsidRPr="00DA3997">
              <w:t>97.72</w:t>
            </w:r>
          </w:p>
        </w:tc>
        <w:tc>
          <w:tcPr>
            <w:tcW w:w="700" w:type="dxa"/>
            <w:noWrap/>
            <w:hideMark/>
          </w:tcPr>
          <w:p w:rsidR="00BA6F4B" w:rsidRPr="00DA3997" w:rsidRDefault="00BA6F4B" w:rsidP="00BE6F82">
            <w:pPr>
              <w:pStyle w:val="DokTabellentext"/>
            </w:pPr>
            <w:r w:rsidRPr="00DA3997">
              <w:t>74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5.11</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GBVD327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8.04</w:t>
            </w:r>
          </w:p>
        </w:tc>
        <w:tc>
          <w:tcPr>
            <w:tcW w:w="700" w:type="dxa"/>
            <w:noWrap/>
            <w:hideMark/>
          </w:tcPr>
          <w:p w:rsidR="00BA6F4B" w:rsidRPr="00DA3997" w:rsidRDefault="00BA6F4B" w:rsidP="00BE6F82">
            <w:pPr>
              <w:pStyle w:val="DokTabellentext"/>
            </w:pPr>
            <w:r w:rsidRPr="00DA3997">
              <w:t>153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SWFRG03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98.5</w:t>
            </w:r>
          </w:p>
        </w:tc>
        <w:tc>
          <w:tcPr>
            <w:tcW w:w="700" w:type="dxa"/>
            <w:noWrap/>
            <w:hideMark/>
          </w:tcPr>
          <w:p w:rsidR="00BA6F4B" w:rsidRPr="00DA3997" w:rsidRDefault="00BA6F4B" w:rsidP="00BE6F82">
            <w:pPr>
              <w:pStyle w:val="DokTabellentext"/>
            </w:pPr>
            <w:r w:rsidRPr="00DA3997">
              <w:t>153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197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197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W331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W3313-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W190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R337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PLGE092-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399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97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31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9.49</w:t>
            </w:r>
          </w:p>
        </w:tc>
        <w:tc>
          <w:tcPr>
            <w:tcW w:w="700" w:type="dxa"/>
            <w:noWrap/>
            <w:hideMark/>
          </w:tcPr>
          <w:p w:rsidR="00BA6F4B" w:rsidRPr="00DA3997" w:rsidRDefault="00BA6F4B" w:rsidP="00BE6F82">
            <w:pPr>
              <w:pStyle w:val="DokTabellentext"/>
            </w:pPr>
            <w:r w:rsidRPr="00DA3997">
              <w:t>107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X1975-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6.46</w:t>
            </w:r>
          </w:p>
        </w:tc>
        <w:tc>
          <w:tcPr>
            <w:tcW w:w="700" w:type="dxa"/>
            <w:noWrap/>
            <w:hideMark/>
          </w:tcPr>
          <w:p w:rsidR="00BA6F4B" w:rsidRPr="00DA3997" w:rsidRDefault="00BA6F4B" w:rsidP="00BE6F82">
            <w:pPr>
              <w:pStyle w:val="DokTabellentext"/>
            </w:pPr>
            <w:r w:rsidRPr="00DA3997">
              <w:t>96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W331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6.46</w:t>
            </w:r>
          </w:p>
        </w:tc>
        <w:tc>
          <w:tcPr>
            <w:tcW w:w="700" w:type="dxa"/>
            <w:noWrap/>
            <w:hideMark/>
          </w:tcPr>
          <w:p w:rsidR="00BA6F4B" w:rsidRPr="00DA3997" w:rsidRDefault="00BA6F4B" w:rsidP="00BE6F82">
            <w:pPr>
              <w:pStyle w:val="DokTabellentext"/>
            </w:pPr>
            <w:r w:rsidRPr="00DA3997">
              <w:t>96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R337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6.46</w:t>
            </w:r>
          </w:p>
        </w:tc>
        <w:tc>
          <w:tcPr>
            <w:tcW w:w="700" w:type="dxa"/>
            <w:noWrap/>
            <w:hideMark/>
          </w:tcPr>
          <w:p w:rsidR="00BA6F4B" w:rsidRPr="00DA3997" w:rsidRDefault="00BA6F4B" w:rsidP="00BE6F82">
            <w:pPr>
              <w:pStyle w:val="DokTabellentext"/>
            </w:pPr>
            <w:r w:rsidRPr="00DA3997">
              <w:t>96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GBVD3994-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rigidum</w:t>
            </w:r>
          </w:p>
        </w:tc>
        <w:tc>
          <w:tcPr>
            <w:tcW w:w="640" w:type="dxa"/>
            <w:noWrap/>
            <w:hideMark/>
          </w:tcPr>
          <w:p w:rsidR="00BA6F4B" w:rsidRPr="00DA3997" w:rsidRDefault="00BA6F4B" w:rsidP="00BE6F82">
            <w:pPr>
              <w:pStyle w:val="DokTabellentext"/>
            </w:pPr>
            <w:r w:rsidRPr="00DA3997">
              <w:t>96.46</w:t>
            </w:r>
          </w:p>
        </w:tc>
        <w:tc>
          <w:tcPr>
            <w:tcW w:w="700" w:type="dxa"/>
            <w:noWrap/>
            <w:hideMark/>
          </w:tcPr>
          <w:p w:rsidR="00BA6F4B" w:rsidRPr="00DA3997" w:rsidRDefault="00BA6F4B" w:rsidP="00BE6F82">
            <w:pPr>
              <w:pStyle w:val="DokTabellentext"/>
            </w:pPr>
            <w:r w:rsidRPr="00DA3997">
              <w:t>96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FOND125-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8.78</w:t>
            </w:r>
          </w:p>
        </w:tc>
        <w:tc>
          <w:tcPr>
            <w:tcW w:w="700" w:type="dxa"/>
            <w:noWrap/>
            <w:hideMark/>
          </w:tcPr>
          <w:p w:rsidR="00BA6F4B" w:rsidRPr="00DA3997" w:rsidRDefault="00BA6F4B" w:rsidP="00BE6F82">
            <w:pPr>
              <w:pStyle w:val="DokTabellentext"/>
            </w:pPr>
            <w:r w:rsidRPr="00DA3997">
              <w:t>72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FOND124-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8.78</w:t>
            </w:r>
          </w:p>
        </w:tc>
        <w:tc>
          <w:tcPr>
            <w:tcW w:w="700" w:type="dxa"/>
            <w:noWrap/>
            <w:hideMark/>
          </w:tcPr>
          <w:p w:rsidR="00BA6F4B" w:rsidRPr="00DA3997" w:rsidRDefault="00BA6F4B" w:rsidP="00BE6F82">
            <w:pPr>
              <w:pStyle w:val="DokTabellentext"/>
            </w:pPr>
            <w:r w:rsidRPr="00DA3997">
              <w:t>72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GBVO1763-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8.78</w:t>
            </w:r>
          </w:p>
        </w:tc>
        <w:tc>
          <w:tcPr>
            <w:tcW w:w="700" w:type="dxa"/>
            <w:noWrap/>
            <w:hideMark/>
          </w:tcPr>
          <w:p w:rsidR="00BA6F4B" w:rsidRPr="00DA3997" w:rsidRDefault="00BA6F4B" w:rsidP="00BE6F82">
            <w:pPr>
              <w:pStyle w:val="DokTabellentext"/>
            </w:pPr>
            <w:r w:rsidRPr="00DA3997">
              <w:t>72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PLCHA137-0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8.78</w:t>
            </w:r>
          </w:p>
        </w:tc>
        <w:tc>
          <w:tcPr>
            <w:tcW w:w="700" w:type="dxa"/>
            <w:noWrap/>
            <w:hideMark/>
          </w:tcPr>
          <w:p w:rsidR="00BA6F4B" w:rsidRPr="00DA3997" w:rsidRDefault="00BA6F4B" w:rsidP="00BE6F82">
            <w:pPr>
              <w:pStyle w:val="DokTabellentext"/>
            </w:pPr>
            <w:r w:rsidRPr="00DA3997">
              <w:t>72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KSR118-0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8.78</w:t>
            </w:r>
          </w:p>
        </w:tc>
        <w:tc>
          <w:tcPr>
            <w:tcW w:w="700" w:type="dxa"/>
            <w:noWrap/>
            <w:hideMark/>
          </w:tcPr>
          <w:p w:rsidR="00BA6F4B" w:rsidRPr="00DA3997" w:rsidRDefault="00BA6F4B" w:rsidP="00BE6F82">
            <w:pPr>
              <w:pStyle w:val="DokTabellentext"/>
            </w:pPr>
            <w:r w:rsidRPr="00DA3997">
              <w:t>72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SWFRG008-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90.54</w:t>
            </w:r>
          </w:p>
        </w:tc>
        <w:tc>
          <w:tcPr>
            <w:tcW w:w="700" w:type="dxa"/>
            <w:noWrap/>
            <w:hideMark/>
          </w:tcPr>
          <w:p w:rsidR="00BA6F4B" w:rsidRPr="00DA3997" w:rsidRDefault="00BA6F4B" w:rsidP="00BE6F82">
            <w:pPr>
              <w:pStyle w:val="DokTabellentext"/>
            </w:pPr>
            <w:r w:rsidRPr="00DA3997">
              <w:t>68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WFRG040-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UGEAB095-1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X7256-15</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X3659-15</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filicauli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X3658-15</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burttii</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X3657-15</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DH1158-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tenui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DH1157-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VPSBC1235-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VPSBC964-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tenui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VPSBC963-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krylovii</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X1797-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R1886-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japonic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PLGE037-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VPSBC379-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VPSBC269-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VPSBC243-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VPSBC208-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POWNA1011-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pedun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O1537-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0.46</w:t>
            </w:r>
          </w:p>
        </w:tc>
        <w:tc>
          <w:tcPr>
            <w:tcW w:w="700" w:type="dxa"/>
            <w:noWrap/>
            <w:hideMark/>
          </w:tcPr>
          <w:p w:rsidR="00BA6F4B" w:rsidRPr="00DA3997" w:rsidRDefault="00BA6F4B" w:rsidP="00BE6F82">
            <w:pPr>
              <w:pStyle w:val="DokTabellentext"/>
            </w:pPr>
            <w:r w:rsidRPr="00DA3997">
              <w:t>5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52</w:t>
            </w:r>
          </w:p>
        </w:tc>
        <w:tc>
          <w:tcPr>
            <w:tcW w:w="700" w:type="dxa"/>
            <w:noWrap/>
            <w:hideMark/>
          </w:tcPr>
          <w:p w:rsidR="00BA6F4B" w:rsidRPr="00DA3997" w:rsidRDefault="00BA6F4B" w:rsidP="00BE6F82">
            <w:pPr>
              <w:pStyle w:val="DokTabellentext"/>
            </w:pPr>
            <w:r w:rsidRPr="00DA3997">
              <w:t>152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O4990-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beckwithii</w:t>
            </w:r>
          </w:p>
        </w:tc>
        <w:tc>
          <w:tcPr>
            <w:tcW w:w="640" w:type="dxa"/>
            <w:noWrap/>
            <w:hideMark/>
          </w:tcPr>
          <w:p w:rsidR="00BA6F4B" w:rsidRPr="00DA3997" w:rsidRDefault="00BA6F4B" w:rsidP="00BE6F82">
            <w:pPr>
              <w:pStyle w:val="DokTabellentext"/>
            </w:pPr>
            <w:r w:rsidRPr="00DA3997">
              <w:t>99.05</w:t>
            </w:r>
          </w:p>
        </w:tc>
        <w:tc>
          <w:tcPr>
            <w:tcW w:w="700" w:type="dxa"/>
            <w:noWrap/>
            <w:hideMark/>
          </w:tcPr>
          <w:p w:rsidR="00BA6F4B" w:rsidRPr="00DA3997" w:rsidRDefault="00BA6F4B" w:rsidP="00BE6F82">
            <w:pPr>
              <w:pStyle w:val="DokTabellentext"/>
            </w:pPr>
            <w:r w:rsidRPr="00DA3997">
              <w:t>75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76-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thalii</w:t>
            </w:r>
          </w:p>
        </w:tc>
        <w:tc>
          <w:tcPr>
            <w:tcW w:w="640" w:type="dxa"/>
            <w:noWrap/>
            <w:hideMark/>
          </w:tcPr>
          <w:p w:rsidR="00BA6F4B" w:rsidRPr="00DA3997" w:rsidRDefault="00BA6F4B" w:rsidP="00BE6F82">
            <w:pPr>
              <w:pStyle w:val="DokTabellentext"/>
            </w:pPr>
            <w:r w:rsidRPr="00DA3997">
              <w:t>99.05</w:t>
            </w:r>
          </w:p>
        </w:tc>
        <w:tc>
          <w:tcPr>
            <w:tcW w:w="700" w:type="dxa"/>
            <w:noWrap/>
            <w:hideMark/>
          </w:tcPr>
          <w:p w:rsidR="00BA6F4B" w:rsidRPr="00DA3997" w:rsidRDefault="00BA6F4B" w:rsidP="00BE6F82">
            <w:pPr>
              <w:pStyle w:val="DokTabellentext"/>
            </w:pPr>
            <w:r w:rsidRPr="00DA3997">
              <w:t>75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53-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05</w:t>
            </w:r>
          </w:p>
        </w:tc>
        <w:tc>
          <w:tcPr>
            <w:tcW w:w="700" w:type="dxa"/>
            <w:noWrap/>
            <w:hideMark/>
          </w:tcPr>
          <w:p w:rsidR="00BA6F4B" w:rsidRPr="00DA3997" w:rsidRDefault="00BA6F4B" w:rsidP="00BE6F82">
            <w:pPr>
              <w:pStyle w:val="DokTabellentext"/>
            </w:pPr>
            <w:r w:rsidRPr="00DA3997">
              <w:t>75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7900-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macha</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7860-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7728-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macha</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7423-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7248-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9-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8-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7-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6-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5-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4-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3-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322-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6295-15</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X1386-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MSTH026-12</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23-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22-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21-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18-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17-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1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15-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turgid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903-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spelta</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880-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ispahanic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BVD486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13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15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ticum</w:t>
            </w:r>
            <w:r>
              <w:rPr>
                <w:i/>
                <w:iCs/>
              </w:rPr>
              <w:t xml:space="preserve"> </w:t>
            </w:r>
            <w:r w:rsidRPr="00DA3997">
              <w:rPr>
                <w:i/>
                <w:iCs/>
              </w:rPr>
              <w:t>aestivum</w:t>
            </w:r>
          </w:p>
        </w:tc>
        <w:tc>
          <w:tcPr>
            <w:tcW w:w="640" w:type="dxa"/>
            <w:noWrap/>
            <w:hideMark/>
          </w:tcPr>
          <w:p w:rsidR="00BA6F4B" w:rsidRPr="00DA3997" w:rsidRDefault="00BA6F4B" w:rsidP="00BE6F82">
            <w:pPr>
              <w:pStyle w:val="DokTabellentext"/>
            </w:pPr>
            <w:r w:rsidRPr="00DA3997">
              <w:t>99.18</w:t>
            </w:r>
          </w:p>
        </w:tc>
        <w:tc>
          <w:tcPr>
            <w:tcW w:w="700" w:type="dxa"/>
            <w:noWrap/>
            <w:hideMark/>
          </w:tcPr>
          <w:p w:rsidR="00BA6F4B" w:rsidRPr="00DA3997" w:rsidRDefault="00BA6F4B" w:rsidP="00BE6F82">
            <w:pPr>
              <w:pStyle w:val="DokTabellentext"/>
            </w:pPr>
            <w:r w:rsidRPr="00DA3997">
              <w:t>8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2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VPSBC974-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3.7</w:t>
            </w:r>
          </w:p>
        </w:tc>
        <w:tc>
          <w:tcPr>
            <w:tcW w:w="700" w:type="dxa"/>
            <w:noWrap/>
            <w:hideMark/>
          </w:tcPr>
          <w:p w:rsidR="00BA6F4B" w:rsidRPr="00DA3997" w:rsidRDefault="00BA6F4B" w:rsidP="00BE6F82">
            <w:pPr>
              <w:pStyle w:val="DokTabellentext"/>
            </w:pPr>
            <w:r w:rsidRPr="00DA3997">
              <w:t>84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GBVU2406-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3.7</w:t>
            </w:r>
          </w:p>
        </w:tc>
        <w:tc>
          <w:tcPr>
            <w:tcW w:w="700" w:type="dxa"/>
            <w:noWrap/>
            <w:hideMark/>
          </w:tcPr>
          <w:p w:rsidR="00BA6F4B" w:rsidRPr="00DA3997" w:rsidRDefault="00BA6F4B" w:rsidP="00BE6F82">
            <w:pPr>
              <w:pStyle w:val="DokTabellentext"/>
            </w:pPr>
            <w:r w:rsidRPr="00DA3997">
              <w:t>84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GBVU1464-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argentea</w:t>
            </w:r>
          </w:p>
        </w:tc>
        <w:tc>
          <w:tcPr>
            <w:tcW w:w="640" w:type="dxa"/>
            <w:noWrap/>
            <w:hideMark/>
          </w:tcPr>
          <w:p w:rsidR="00BA6F4B" w:rsidRPr="00DA3997" w:rsidRDefault="00BA6F4B" w:rsidP="00BE6F82">
            <w:pPr>
              <w:pStyle w:val="DokTabellentext"/>
            </w:pPr>
            <w:r w:rsidRPr="00DA3997">
              <w:t>93.7</w:t>
            </w:r>
          </w:p>
        </w:tc>
        <w:tc>
          <w:tcPr>
            <w:tcW w:w="700" w:type="dxa"/>
            <w:noWrap/>
            <w:hideMark/>
          </w:tcPr>
          <w:p w:rsidR="00BA6F4B" w:rsidRPr="00DA3997" w:rsidRDefault="00BA6F4B" w:rsidP="00BE6F82">
            <w:pPr>
              <w:pStyle w:val="DokTabellentext"/>
            </w:pPr>
            <w:r w:rsidRPr="00DA3997">
              <w:t>84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GBVO2337-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montana</w:t>
            </w:r>
          </w:p>
        </w:tc>
        <w:tc>
          <w:tcPr>
            <w:tcW w:w="640" w:type="dxa"/>
            <w:noWrap/>
            <w:hideMark/>
          </w:tcPr>
          <w:p w:rsidR="00BA6F4B" w:rsidRPr="00DA3997" w:rsidRDefault="00BA6F4B" w:rsidP="00BE6F82">
            <w:pPr>
              <w:pStyle w:val="DokTabellentext"/>
            </w:pPr>
            <w:r w:rsidRPr="00DA3997">
              <w:t>93.7</w:t>
            </w:r>
          </w:p>
        </w:tc>
        <w:tc>
          <w:tcPr>
            <w:tcW w:w="700" w:type="dxa"/>
            <w:noWrap/>
            <w:hideMark/>
          </w:tcPr>
          <w:p w:rsidR="00BA6F4B" w:rsidRPr="00DA3997" w:rsidRDefault="00BA6F4B" w:rsidP="00BE6F82">
            <w:pPr>
              <w:pStyle w:val="DokTabellentext"/>
            </w:pPr>
            <w:r w:rsidRPr="00DA3997">
              <w:t>84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SWFRG046-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BVD3263-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RASS117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RASS103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27</w:t>
            </w:r>
          </w:p>
        </w:tc>
        <w:tc>
          <w:tcPr>
            <w:tcW w:w="700" w:type="dxa"/>
            <w:noWrap/>
            <w:hideMark/>
          </w:tcPr>
          <w:p w:rsidR="00BA6F4B" w:rsidRPr="00DA3997" w:rsidRDefault="00BA6F4B" w:rsidP="00BE6F82">
            <w:pPr>
              <w:pStyle w:val="DokTabellentext"/>
            </w:pPr>
            <w:r w:rsidRPr="00DA3997">
              <w:t>1478</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SWFRG03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98.81</w:t>
            </w:r>
          </w:p>
        </w:tc>
        <w:tc>
          <w:tcPr>
            <w:tcW w:w="700" w:type="dxa"/>
            <w:noWrap/>
            <w:hideMark/>
          </w:tcPr>
          <w:p w:rsidR="00BA6F4B" w:rsidRPr="00DA3997" w:rsidRDefault="00BA6F4B" w:rsidP="00BE6F82">
            <w:pPr>
              <w:pStyle w:val="DokTabellentext"/>
            </w:pPr>
            <w:r w:rsidRPr="00DA3997">
              <w:t>104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GBVD4607-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Rostraria</w:t>
            </w:r>
            <w:r>
              <w:rPr>
                <w:i/>
                <w:iCs/>
              </w:rPr>
              <w:t xml:space="preserve"> </w:t>
            </w:r>
            <w:r w:rsidRPr="00DA3997">
              <w:rPr>
                <w:i/>
                <w:iCs/>
              </w:rPr>
              <w:t>pubescens</w:t>
            </w:r>
          </w:p>
        </w:tc>
        <w:tc>
          <w:tcPr>
            <w:tcW w:w="640" w:type="dxa"/>
            <w:noWrap/>
            <w:hideMark/>
          </w:tcPr>
          <w:p w:rsidR="00BA6F4B" w:rsidRPr="00DA3997" w:rsidRDefault="00BA6F4B" w:rsidP="00BE6F82">
            <w:pPr>
              <w:pStyle w:val="DokTabellentext"/>
            </w:pPr>
            <w:r w:rsidRPr="00DA3997">
              <w:t>99.66</w:t>
            </w:r>
          </w:p>
        </w:tc>
        <w:tc>
          <w:tcPr>
            <w:tcW w:w="700" w:type="dxa"/>
            <w:noWrap/>
            <w:hideMark/>
          </w:tcPr>
          <w:p w:rsidR="00BA6F4B" w:rsidRPr="00DA3997" w:rsidRDefault="00BA6F4B" w:rsidP="00BE6F82">
            <w:pPr>
              <w:pStyle w:val="DokTabellentext"/>
            </w:pPr>
            <w:r w:rsidRPr="00DA3997">
              <w:t>159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GBVD460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Rostraria</w:t>
            </w:r>
            <w:r>
              <w:rPr>
                <w:i/>
                <w:iCs/>
              </w:rPr>
              <w:t xml:space="preserve"> </w:t>
            </w:r>
            <w:r w:rsidRPr="00DA3997">
              <w:rPr>
                <w:i/>
                <w:iCs/>
              </w:rPr>
              <w:t>cristata</w:t>
            </w:r>
          </w:p>
        </w:tc>
        <w:tc>
          <w:tcPr>
            <w:tcW w:w="640" w:type="dxa"/>
            <w:noWrap/>
            <w:hideMark/>
          </w:tcPr>
          <w:p w:rsidR="00BA6F4B" w:rsidRPr="00DA3997" w:rsidRDefault="00BA6F4B" w:rsidP="00BE6F82">
            <w:pPr>
              <w:pStyle w:val="DokTabellentext"/>
            </w:pPr>
            <w:r w:rsidRPr="00DA3997">
              <w:t>99.66</w:t>
            </w:r>
          </w:p>
        </w:tc>
        <w:tc>
          <w:tcPr>
            <w:tcW w:w="700" w:type="dxa"/>
            <w:noWrap/>
            <w:hideMark/>
          </w:tcPr>
          <w:p w:rsidR="00BA6F4B" w:rsidRPr="00DA3997" w:rsidRDefault="00BA6F4B" w:rsidP="00BE6F82">
            <w:pPr>
              <w:pStyle w:val="DokTabellentext"/>
            </w:pPr>
            <w:r w:rsidRPr="00DA3997">
              <w:t>159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UGEAB102-1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8.92</w:t>
            </w:r>
          </w:p>
        </w:tc>
        <w:tc>
          <w:tcPr>
            <w:tcW w:w="700" w:type="dxa"/>
            <w:noWrap/>
            <w:hideMark/>
          </w:tcPr>
          <w:p w:rsidR="00BA6F4B" w:rsidRPr="00DA3997" w:rsidRDefault="00BA6F4B" w:rsidP="00BE6F82">
            <w:pPr>
              <w:pStyle w:val="DokTabellentext"/>
            </w:pPr>
            <w:r w:rsidRPr="00DA3997">
              <w:t>99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EMSH166-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8.92</w:t>
            </w:r>
          </w:p>
        </w:tc>
        <w:tc>
          <w:tcPr>
            <w:tcW w:w="700" w:type="dxa"/>
            <w:noWrap/>
            <w:hideMark/>
          </w:tcPr>
          <w:p w:rsidR="00BA6F4B" w:rsidRPr="00DA3997" w:rsidRDefault="00BA6F4B" w:rsidP="00BE6F82">
            <w:pPr>
              <w:pStyle w:val="DokTabellentext"/>
            </w:pPr>
            <w:r w:rsidRPr="00DA3997">
              <w:t>99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BVP046-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8.92</w:t>
            </w:r>
          </w:p>
        </w:tc>
        <w:tc>
          <w:tcPr>
            <w:tcW w:w="700" w:type="dxa"/>
            <w:noWrap/>
            <w:hideMark/>
          </w:tcPr>
          <w:p w:rsidR="00BA6F4B" w:rsidRPr="00DA3997" w:rsidRDefault="00BA6F4B" w:rsidP="00BE6F82">
            <w:pPr>
              <w:pStyle w:val="DokTabellentext"/>
            </w:pPr>
            <w:r w:rsidRPr="00DA3997">
              <w:t>99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BVP045-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8.92</w:t>
            </w:r>
          </w:p>
        </w:tc>
        <w:tc>
          <w:tcPr>
            <w:tcW w:w="700" w:type="dxa"/>
            <w:noWrap/>
            <w:hideMark/>
          </w:tcPr>
          <w:p w:rsidR="00BA6F4B" w:rsidRPr="00DA3997" w:rsidRDefault="00BA6F4B" w:rsidP="00BE6F82">
            <w:pPr>
              <w:pStyle w:val="DokTabellentext"/>
            </w:pPr>
            <w:r w:rsidRPr="00DA3997">
              <w:t>99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BVP044-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8.92</w:t>
            </w:r>
          </w:p>
        </w:tc>
        <w:tc>
          <w:tcPr>
            <w:tcW w:w="700" w:type="dxa"/>
            <w:noWrap/>
            <w:hideMark/>
          </w:tcPr>
          <w:p w:rsidR="00BA6F4B" w:rsidRPr="00DA3997" w:rsidRDefault="00BA6F4B" w:rsidP="00BE6F82">
            <w:pPr>
              <w:pStyle w:val="DokTabellentext"/>
            </w:pPr>
            <w:r w:rsidRPr="00DA3997">
              <w:t>99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BVP041-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8.92</w:t>
            </w:r>
          </w:p>
        </w:tc>
        <w:tc>
          <w:tcPr>
            <w:tcW w:w="700" w:type="dxa"/>
            <w:noWrap/>
            <w:hideMark/>
          </w:tcPr>
          <w:p w:rsidR="00BA6F4B" w:rsidRPr="00DA3997" w:rsidRDefault="00BA6F4B" w:rsidP="00BE6F82">
            <w:pPr>
              <w:pStyle w:val="DokTabellentext"/>
            </w:pPr>
            <w:r w:rsidRPr="00DA3997">
              <w:t>99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WFRG035-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07</w:t>
            </w:r>
          </w:p>
        </w:tc>
        <w:tc>
          <w:tcPr>
            <w:tcW w:w="700" w:type="dxa"/>
            <w:noWrap/>
            <w:hideMark/>
          </w:tcPr>
          <w:p w:rsidR="00BA6F4B" w:rsidRPr="00DA3997" w:rsidRDefault="00BA6F4B" w:rsidP="00BE6F82">
            <w:pPr>
              <w:pStyle w:val="DokTabellentext"/>
            </w:pPr>
            <w:r w:rsidRPr="00DA3997">
              <w:t>76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7-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SWFRG038-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4.25</w:t>
            </w:r>
          </w:p>
        </w:tc>
        <w:tc>
          <w:tcPr>
            <w:tcW w:w="700" w:type="dxa"/>
            <w:noWrap/>
            <w:hideMark/>
          </w:tcPr>
          <w:p w:rsidR="00BA6F4B" w:rsidRPr="00DA3997" w:rsidRDefault="00BA6F4B" w:rsidP="00BE6F82">
            <w:pPr>
              <w:pStyle w:val="DokTabellentext"/>
            </w:pPr>
            <w:r w:rsidRPr="00DA3997">
              <w:t>654</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GBVU2389-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cretace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GBVR1612-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FOND126-12</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lupulin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GBVO1768-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GBVO1767-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GBVO1756-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prostrat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GBVO1748-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papillos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KSR460-0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PLNOR093-08</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9.53</w:t>
            </w:r>
          </w:p>
        </w:tc>
        <w:tc>
          <w:tcPr>
            <w:tcW w:w="700" w:type="dxa"/>
            <w:noWrap/>
            <w:hideMark/>
          </w:tcPr>
          <w:p w:rsidR="00BA6F4B" w:rsidRPr="00DA3997" w:rsidRDefault="00BA6F4B" w:rsidP="00BE6F82">
            <w:pPr>
              <w:pStyle w:val="DokTabellentext"/>
            </w:pPr>
            <w:r w:rsidRPr="00DA3997">
              <w:t>78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9-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WFRG040-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8.43</w:t>
            </w:r>
          </w:p>
        </w:tc>
        <w:tc>
          <w:tcPr>
            <w:tcW w:w="700" w:type="dxa"/>
            <w:noWrap/>
            <w:hideMark/>
          </w:tcPr>
          <w:p w:rsidR="00BA6F4B" w:rsidRPr="00DA3997" w:rsidRDefault="00BA6F4B" w:rsidP="00BE6F82">
            <w:pPr>
              <w:pStyle w:val="DokTabellentext"/>
            </w:pPr>
            <w:r w:rsidRPr="00DA3997">
              <w:t>893</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4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GBVX3659-15</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filicaulis</w:t>
            </w:r>
          </w:p>
        </w:tc>
        <w:tc>
          <w:tcPr>
            <w:tcW w:w="640" w:type="dxa"/>
            <w:noWrap/>
            <w:hideMark/>
          </w:tcPr>
          <w:p w:rsidR="00BA6F4B" w:rsidRPr="00DA3997" w:rsidRDefault="00BA6F4B" w:rsidP="00BE6F82">
            <w:pPr>
              <w:pStyle w:val="DokTabellentext"/>
            </w:pPr>
            <w:r w:rsidRPr="00DA3997">
              <w:t>99.72</w:t>
            </w:r>
          </w:p>
        </w:tc>
        <w:tc>
          <w:tcPr>
            <w:tcW w:w="700" w:type="dxa"/>
            <w:noWrap/>
            <w:hideMark/>
          </w:tcPr>
          <w:p w:rsidR="00BA6F4B" w:rsidRPr="00DA3997" w:rsidRDefault="00BA6F4B" w:rsidP="00BE6F82">
            <w:pPr>
              <w:pStyle w:val="DokTabellentext"/>
            </w:pPr>
            <w:r w:rsidRPr="00DA3997">
              <w:t>1286</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SDH3402-15</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SERC034-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VPSBC1525-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VPSBC1413-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PIM180-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VPSBC995-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S1253-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PLGE039-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56-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55-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53-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48-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0.44</w:t>
            </w:r>
          </w:p>
        </w:tc>
        <w:tc>
          <w:tcPr>
            <w:tcW w:w="700" w:type="dxa"/>
            <w:noWrap/>
            <w:hideMark/>
          </w:tcPr>
          <w:p w:rsidR="00BA6F4B" w:rsidRPr="00DA3997" w:rsidRDefault="00BA6F4B" w:rsidP="00BE6F82">
            <w:pPr>
              <w:pStyle w:val="DokTabellentext"/>
            </w:pPr>
            <w:r w:rsidRPr="00DA3997">
              <w:t>6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O4990-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beckwithii</w:t>
            </w:r>
          </w:p>
        </w:tc>
        <w:tc>
          <w:tcPr>
            <w:tcW w:w="640" w:type="dxa"/>
            <w:noWrap/>
            <w:hideMark/>
          </w:tcPr>
          <w:p w:rsidR="00BA6F4B" w:rsidRPr="00DA3997" w:rsidRDefault="00BA6F4B" w:rsidP="00BE6F82">
            <w:pPr>
              <w:pStyle w:val="DokTabellentext"/>
            </w:pPr>
            <w:r w:rsidRPr="00DA3997">
              <w:t>98.2</w:t>
            </w:r>
          </w:p>
        </w:tc>
        <w:tc>
          <w:tcPr>
            <w:tcW w:w="700" w:type="dxa"/>
            <w:noWrap/>
            <w:hideMark/>
          </w:tcPr>
          <w:p w:rsidR="00BA6F4B" w:rsidRPr="00DA3997" w:rsidRDefault="00BA6F4B" w:rsidP="00BE6F82">
            <w:pPr>
              <w:pStyle w:val="DokTabellentext"/>
            </w:pPr>
            <w:r w:rsidRPr="00DA3997">
              <w:t>77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76-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thalii</w:t>
            </w:r>
          </w:p>
        </w:tc>
        <w:tc>
          <w:tcPr>
            <w:tcW w:w="640" w:type="dxa"/>
            <w:noWrap/>
            <w:hideMark/>
          </w:tcPr>
          <w:p w:rsidR="00BA6F4B" w:rsidRPr="00DA3997" w:rsidRDefault="00BA6F4B" w:rsidP="00BE6F82">
            <w:pPr>
              <w:pStyle w:val="DokTabellentext"/>
            </w:pPr>
            <w:r w:rsidRPr="00DA3997">
              <w:t>98.2</w:t>
            </w:r>
          </w:p>
        </w:tc>
        <w:tc>
          <w:tcPr>
            <w:tcW w:w="700" w:type="dxa"/>
            <w:noWrap/>
            <w:hideMark/>
          </w:tcPr>
          <w:p w:rsidR="00BA6F4B" w:rsidRPr="00DA3997" w:rsidRDefault="00BA6F4B" w:rsidP="00BE6F82">
            <w:pPr>
              <w:pStyle w:val="DokTabellentext"/>
            </w:pPr>
            <w:r w:rsidRPr="00DA3997">
              <w:t>77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GBVP053-11</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8.2</w:t>
            </w:r>
          </w:p>
        </w:tc>
        <w:tc>
          <w:tcPr>
            <w:tcW w:w="700" w:type="dxa"/>
            <w:noWrap/>
            <w:hideMark/>
          </w:tcPr>
          <w:p w:rsidR="00BA6F4B" w:rsidRPr="00DA3997" w:rsidRDefault="00BA6F4B" w:rsidP="00BE6F82">
            <w:pPr>
              <w:pStyle w:val="DokTabellentext"/>
            </w:pPr>
            <w:r w:rsidRPr="00DA3997">
              <w:t>77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3-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GBVU2406-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5.18</w:t>
            </w:r>
          </w:p>
        </w:tc>
        <w:tc>
          <w:tcPr>
            <w:tcW w:w="700" w:type="dxa"/>
            <w:noWrap/>
            <w:hideMark/>
          </w:tcPr>
          <w:p w:rsidR="00BA6F4B" w:rsidRPr="00DA3997" w:rsidRDefault="00BA6F4B" w:rsidP="00BE6F82">
            <w:pPr>
              <w:pStyle w:val="DokTabellentext"/>
            </w:pPr>
            <w:r w:rsidRPr="00DA3997">
              <w:t>95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GBVU2406-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8.13</w:t>
            </w:r>
          </w:p>
        </w:tc>
        <w:tc>
          <w:tcPr>
            <w:tcW w:w="700" w:type="dxa"/>
            <w:noWrap/>
            <w:hideMark/>
          </w:tcPr>
          <w:p w:rsidR="00BA6F4B" w:rsidRPr="00DA3997" w:rsidRDefault="00BA6F4B" w:rsidP="00BE6F82">
            <w:pPr>
              <w:pStyle w:val="DokTabellentext"/>
            </w:pPr>
            <w:r w:rsidRPr="00DA3997">
              <w:t>122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25</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BVD3263-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25</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RASS117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25</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RASS103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25</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54</w:t>
            </w:r>
          </w:p>
        </w:tc>
        <w:tc>
          <w:tcPr>
            <w:tcW w:w="700" w:type="dxa"/>
            <w:noWrap/>
            <w:hideMark/>
          </w:tcPr>
          <w:p w:rsidR="00BA6F4B" w:rsidRPr="00DA3997" w:rsidRDefault="00BA6F4B" w:rsidP="00BE6F82">
            <w:pPr>
              <w:pStyle w:val="DokTabellentext"/>
            </w:pPr>
            <w:r w:rsidRPr="00DA3997">
              <w:t>158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PL10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61</w:t>
            </w:r>
          </w:p>
        </w:tc>
        <w:tc>
          <w:tcPr>
            <w:tcW w:w="700" w:type="dxa"/>
            <w:noWrap/>
            <w:hideMark/>
          </w:tcPr>
          <w:p w:rsidR="00BA6F4B" w:rsidRPr="00DA3997" w:rsidRDefault="00BA6F4B" w:rsidP="00BE6F82">
            <w:pPr>
              <w:pStyle w:val="DokTabellentext"/>
            </w:pPr>
            <w:r w:rsidRPr="00DA3997">
              <w:t>93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BVD4419-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61</w:t>
            </w:r>
          </w:p>
        </w:tc>
        <w:tc>
          <w:tcPr>
            <w:tcW w:w="700" w:type="dxa"/>
            <w:noWrap/>
            <w:hideMark/>
          </w:tcPr>
          <w:p w:rsidR="00BA6F4B" w:rsidRPr="00DA3997" w:rsidRDefault="00BA6F4B" w:rsidP="00BE6F82">
            <w:pPr>
              <w:pStyle w:val="DokTabellentext"/>
            </w:pPr>
            <w:r w:rsidRPr="00DA3997">
              <w:t>93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BVD4416-11</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61</w:t>
            </w:r>
          </w:p>
        </w:tc>
        <w:tc>
          <w:tcPr>
            <w:tcW w:w="700" w:type="dxa"/>
            <w:noWrap/>
            <w:hideMark/>
          </w:tcPr>
          <w:p w:rsidR="00BA6F4B" w:rsidRPr="00DA3997" w:rsidRDefault="00BA6F4B" w:rsidP="00BE6F82">
            <w:pPr>
              <w:pStyle w:val="DokTabellentext"/>
            </w:pPr>
            <w:r w:rsidRPr="00DA3997">
              <w:t>939</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BVS36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9.81</w:t>
            </w:r>
          </w:p>
        </w:tc>
        <w:tc>
          <w:tcPr>
            <w:tcW w:w="700" w:type="dxa"/>
            <w:noWrap/>
            <w:hideMark/>
          </w:tcPr>
          <w:p w:rsidR="00BA6F4B" w:rsidRPr="00DA3997" w:rsidRDefault="00BA6F4B" w:rsidP="00BE6F82">
            <w:pPr>
              <w:pStyle w:val="DokTabellentext"/>
            </w:pPr>
            <w:r w:rsidRPr="00DA3997">
              <w:t>950</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matK</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SERC022-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8.48</w:t>
            </w:r>
          </w:p>
        </w:tc>
        <w:tc>
          <w:tcPr>
            <w:tcW w:w="700" w:type="dxa"/>
            <w:noWrap/>
            <w:hideMark/>
          </w:tcPr>
          <w:p w:rsidR="00BA6F4B" w:rsidRPr="00DA3997" w:rsidRDefault="00BA6F4B" w:rsidP="00BE6F82">
            <w:pPr>
              <w:pStyle w:val="DokTabellentext"/>
            </w:pPr>
            <w:r w:rsidRPr="00DA3997">
              <w:t>91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SCBI233-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8.48</w:t>
            </w:r>
          </w:p>
        </w:tc>
        <w:tc>
          <w:tcPr>
            <w:tcW w:w="700" w:type="dxa"/>
            <w:noWrap/>
            <w:hideMark/>
          </w:tcPr>
          <w:p w:rsidR="00BA6F4B" w:rsidRPr="00DA3997" w:rsidRDefault="00BA6F4B" w:rsidP="00BE6F82">
            <w:pPr>
              <w:pStyle w:val="DokTabellentext"/>
            </w:pPr>
            <w:r w:rsidRPr="00DA3997">
              <w:t>91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GRASS953-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8.48</w:t>
            </w:r>
          </w:p>
        </w:tc>
        <w:tc>
          <w:tcPr>
            <w:tcW w:w="700" w:type="dxa"/>
            <w:noWrap/>
            <w:hideMark/>
          </w:tcPr>
          <w:p w:rsidR="00BA6F4B" w:rsidRPr="00DA3997" w:rsidRDefault="00BA6F4B" w:rsidP="00BE6F82">
            <w:pPr>
              <w:pStyle w:val="DokTabellentext"/>
            </w:pPr>
            <w:r w:rsidRPr="00DA3997">
              <w:t>91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KSR05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8.48</w:t>
            </w:r>
          </w:p>
        </w:tc>
        <w:tc>
          <w:tcPr>
            <w:tcW w:w="700" w:type="dxa"/>
            <w:noWrap/>
            <w:hideMark/>
          </w:tcPr>
          <w:p w:rsidR="00BA6F4B" w:rsidRPr="00DA3997" w:rsidRDefault="00BA6F4B" w:rsidP="00BE6F82">
            <w:pPr>
              <w:pStyle w:val="DokTabellentext"/>
            </w:pPr>
            <w:r w:rsidRPr="00DA3997">
              <w:t>91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0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SCBI193-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5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31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01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31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9.12</w:t>
            </w:r>
          </w:p>
        </w:tc>
        <w:tc>
          <w:tcPr>
            <w:tcW w:w="700" w:type="dxa"/>
            <w:noWrap/>
            <w:hideMark/>
          </w:tcPr>
          <w:p w:rsidR="00BA6F4B" w:rsidRPr="00DA3997" w:rsidRDefault="00BA6F4B" w:rsidP="00BE6F82">
            <w:pPr>
              <w:pStyle w:val="DokTabellentext"/>
            </w:pPr>
            <w:r w:rsidRPr="00DA3997">
              <w:t>1022</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SWFRG021-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640" w:type="dxa"/>
            <w:noWrap/>
            <w:hideMark/>
          </w:tcPr>
          <w:p w:rsidR="00BA6F4B" w:rsidRPr="00DA3997" w:rsidRDefault="00BA6F4B" w:rsidP="00BE6F82">
            <w:pPr>
              <w:pStyle w:val="DokTabellentext"/>
            </w:pPr>
            <w:r w:rsidRPr="00DA3997">
              <w:t>99.44</w:t>
            </w:r>
          </w:p>
        </w:tc>
        <w:tc>
          <w:tcPr>
            <w:tcW w:w="700" w:type="dxa"/>
            <w:noWrap/>
            <w:hideMark/>
          </w:tcPr>
          <w:p w:rsidR="00BA6F4B" w:rsidRPr="00DA3997" w:rsidRDefault="00BA6F4B" w:rsidP="00BE6F82">
            <w:pPr>
              <w:pStyle w:val="DokTabellentext"/>
            </w:pPr>
            <w:r w:rsidRPr="00DA3997">
              <w:t>97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KSR31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arundinacea</w:t>
            </w:r>
          </w:p>
        </w:tc>
        <w:tc>
          <w:tcPr>
            <w:tcW w:w="640" w:type="dxa"/>
            <w:noWrap/>
            <w:hideMark/>
          </w:tcPr>
          <w:p w:rsidR="00BA6F4B" w:rsidRPr="00DA3997" w:rsidRDefault="00BA6F4B" w:rsidP="00BE6F82">
            <w:pPr>
              <w:pStyle w:val="DokTabellentext"/>
            </w:pPr>
            <w:r w:rsidRPr="00DA3997">
              <w:t>97.55</w:t>
            </w:r>
          </w:p>
        </w:tc>
        <w:tc>
          <w:tcPr>
            <w:tcW w:w="700" w:type="dxa"/>
            <w:noWrap/>
            <w:hideMark/>
          </w:tcPr>
          <w:p w:rsidR="00BA6F4B" w:rsidRPr="00DA3997" w:rsidRDefault="00BA6F4B" w:rsidP="00BE6F82">
            <w:pPr>
              <w:pStyle w:val="DokTabellentext"/>
            </w:pPr>
            <w:r w:rsidRPr="00DA3997">
              <w:t>98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105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609-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brachyphyll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57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saximontan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265-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saximontan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24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175-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15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130-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saximontana</w:t>
            </w:r>
          </w:p>
        </w:tc>
        <w:tc>
          <w:tcPr>
            <w:tcW w:w="640" w:type="dxa"/>
            <w:noWrap/>
            <w:hideMark/>
          </w:tcPr>
          <w:p w:rsidR="00BA6F4B" w:rsidRPr="00DA3997" w:rsidRDefault="00BA6F4B" w:rsidP="00BE6F82">
            <w:pPr>
              <w:pStyle w:val="DokTabellentext"/>
            </w:pPr>
            <w:r w:rsidRPr="00DA3997">
              <w:t>88.13</w:t>
            </w:r>
          </w:p>
        </w:tc>
        <w:tc>
          <w:tcPr>
            <w:tcW w:w="700" w:type="dxa"/>
            <w:noWrap/>
            <w:hideMark/>
          </w:tcPr>
          <w:p w:rsidR="00BA6F4B" w:rsidRPr="00DA3997" w:rsidRDefault="00BA6F4B" w:rsidP="00BE6F82">
            <w:pPr>
              <w:pStyle w:val="DokTabellentext"/>
            </w:pPr>
            <w:r w:rsidRPr="00DA3997">
              <w:t>36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31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98.95</w:t>
            </w:r>
          </w:p>
        </w:tc>
        <w:tc>
          <w:tcPr>
            <w:tcW w:w="700" w:type="dxa"/>
            <w:noWrap/>
            <w:hideMark/>
          </w:tcPr>
          <w:p w:rsidR="00BA6F4B" w:rsidRPr="00DA3997" w:rsidRDefault="00BA6F4B" w:rsidP="00BE6F82">
            <w:pPr>
              <w:pStyle w:val="DokTabellentext"/>
            </w:pPr>
            <w:r w:rsidRPr="00DA3997">
              <w:t>101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020-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8.15</w:t>
            </w:r>
          </w:p>
        </w:tc>
        <w:tc>
          <w:tcPr>
            <w:tcW w:w="700" w:type="dxa"/>
            <w:noWrap/>
            <w:hideMark/>
          </w:tcPr>
          <w:p w:rsidR="00BA6F4B" w:rsidRPr="00DA3997" w:rsidRDefault="00BA6F4B" w:rsidP="00BE6F82">
            <w:pPr>
              <w:pStyle w:val="DokTabellentext"/>
            </w:pPr>
            <w:r w:rsidRPr="00DA3997">
              <w:t>95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KSR11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8.15</w:t>
            </w:r>
          </w:p>
        </w:tc>
        <w:tc>
          <w:tcPr>
            <w:tcW w:w="700" w:type="dxa"/>
            <w:noWrap/>
            <w:hideMark/>
          </w:tcPr>
          <w:p w:rsidR="00BA6F4B" w:rsidRPr="00DA3997" w:rsidRDefault="00BA6F4B" w:rsidP="00BE6F82">
            <w:pPr>
              <w:pStyle w:val="DokTabellentext"/>
            </w:pPr>
            <w:r w:rsidRPr="00DA3997">
              <w:t>95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0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80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8.15</w:t>
            </w:r>
          </w:p>
        </w:tc>
        <w:tc>
          <w:tcPr>
            <w:tcW w:w="700" w:type="dxa"/>
            <w:noWrap/>
            <w:hideMark/>
          </w:tcPr>
          <w:p w:rsidR="00BA6F4B" w:rsidRPr="00DA3997" w:rsidRDefault="00BA6F4B" w:rsidP="00BE6F82">
            <w:pPr>
              <w:pStyle w:val="DokTabellentext"/>
            </w:pPr>
            <w:r w:rsidRPr="00DA3997">
              <w:t>95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1020-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5.8</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808-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640" w:type="dxa"/>
            <w:noWrap/>
            <w:hideMark/>
          </w:tcPr>
          <w:p w:rsidR="00BA6F4B" w:rsidRPr="00DA3997" w:rsidRDefault="00BA6F4B" w:rsidP="00BE6F82">
            <w:pPr>
              <w:pStyle w:val="DokTabellentext"/>
            </w:pPr>
            <w:r w:rsidRPr="00DA3997">
              <w:t>95.8</w:t>
            </w:r>
          </w:p>
        </w:tc>
        <w:tc>
          <w:tcPr>
            <w:tcW w:w="700" w:type="dxa"/>
            <w:noWrap/>
            <w:hideMark/>
          </w:tcPr>
          <w:p w:rsidR="00BA6F4B" w:rsidRPr="00DA3997" w:rsidRDefault="00BA6F4B" w:rsidP="00BE6F82">
            <w:pPr>
              <w:pStyle w:val="DokTabellentext"/>
            </w:pPr>
            <w:r w:rsidRPr="00DA3997">
              <w:t>9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1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8.71</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06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8.71</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56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8.71</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400-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98.71</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34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98.71</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333-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98.71</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121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13</w:t>
            </w:r>
          </w:p>
        </w:tc>
        <w:tc>
          <w:tcPr>
            <w:tcW w:w="700" w:type="dxa"/>
            <w:noWrap/>
            <w:hideMark/>
          </w:tcPr>
          <w:p w:rsidR="00BA6F4B" w:rsidRPr="00DA3997" w:rsidRDefault="00BA6F4B" w:rsidP="00BE6F82">
            <w:pPr>
              <w:pStyle w:val="DokTabellentext"/>
            </w:pPr>
            <w:r w:rsidRPr="00DA3997">
              <w:t>103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KSR06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13</w:t>
            </w:r>
          </w:p>
        </w:tc>
        <w:tc>
          <w:tcPr>
            <w:tcW w:w="700" w:type="dxa"/>
            <w:noWrap/>
            <w:hideMark/>
          </w:tcPr>
          <w:p w:rsidR="00BA6F4B" w:rsidRPr="00DA3997" w:rsidRDefault="00BA6F4B" w:rsidP="00BE6F82">
            <w:pPr>
              <w:pStyle w:val="DokTabellentext"/>
            </w:pPr>
            <w:r w:rsidRPr="00DA3997">
              <w:t>103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56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13</w:t>
            </w:r>
          </w:p>
        </w:tc>
        <w:tc>
          <w:tcPr>
            <w:tcW w:w="700" w:type="dxa"/>
            <w:noWrap/>
            <w:hideMark/>
          </w:tcPr>
          <w:p w:rsidR="00BA6F4B" w:rsidRPr="00DA3997" w:rsidRDefault="00BA6F4B" w:rsidP="00BE6F82">
            <w:pPr>
              <w:pStyle w:val="DokTabellentext"/>
            </w:pPr>
            <w:r w:rsidRPr="00DA3997">
              <w:t>103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400-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99.13</w:t>
            </w:r>
          </w:p>
        </w:tc>
        <w:tc>
          <w:tcPr>
            <w:tcW w:w="700" w:type="dxa"/>
            <w:noWrap/>
            <w:hideMark/>
          </w:tcPr>
          <w:p w:rsidR="00BA6F4B" w:rsidRPr="00DA3997" w:rsidRDefault="00BA6F4B" w:rsidP="00BE6F82">
            <w:pPr>
              <w:pStyle w:val="DokTabellentext"/>
            </w:pPr>
            <w:r w:rsidRPr="00DA3997">
              <w:t>103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341-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99.13</w:t>
            </w:r>
          </w:p>
        </w:tc>
        <w:tc>
          <w:tcPr>
            <w:tcW w:w="700" w:type="dxa"/>
            <w:noWrap/>
            <w:hideMark/>
          </w:tcPr>
          <w:p w:rsidR="00BA6F4B" w:rsidRPr="00DA3997" w:rsidRDefault="00BA6F4B" w:rsidP="00BE6F82">
            <w:pPr>
              <w:pStyle w:val="DokTabellentext"/>
            </w:pPr>
            <w:r w:rsidRPr="00DA3997">
              <w:t>103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2-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333-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oa</w:t>
            </w:r>
            <w:r>
              <w:rPr>
                <w:i/>
                <w:iCs/>
              </w:rPr>
              <w:t xml:space="preserve"> </w:t>
            </w:r>
            <w:r w:rsidRPr="00DA3997">
              <w:rPr>
                <w:i/>
                <w:iCs/>
              </w:rPr>
              <w:t>arctica</w:t>
            </w:r>
          </w:p>
        </w:tc>
        <w:tc>
          <w:tcPr>
            <w:tcW w:w="640" w:type="dxa"/>
            <w:noWrap/>
            <w:hideMark/>
          </w:tcPr>
          <w:p w:rsidR="00BA6F4B" w:rsidRPr="00DA3997" w:rsidRDefault="00BA6F4B" w:rsidP="00BE6F82">
            <w:pPr>
              <w:pStyle w:val="DokTabellentext"/>
            </w:pPr>
            <w:r w:rsidRPr="00DA3997">
              <w:t>99.13</w:t>
            </w:r>
          </w:p>
        </w:tc>
        <w:tc>
          <w:tcPr>
            <w:tcW w:w="700" w:type="dxa"/>
            <w:noWrap/>
            <w:hideMark/>
          </w:tcPr>
          <w:p w:rsidR="00BA6F4B" w:rsidRPr="00DA3997" w:rsidRDefault="00BA6F4B" w:rsidP="00BE6F82">
            <w:pPr>
              <w:pStyle w:val="DokTabellentext"/>
            </w:pPr>
            <w:r w:rsidRPr="00DA3997">
              <w:t>103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1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1560" w:type="dxa"/>
            <w:noWrap/>
            <w:hideMark/>
          </w:tcPr>
          <w:p w:rsidR="00BA6F4B" w:rsidRPr="00DA3997" w:rsidRDefault="00BA6F4B" w:rsidP="00BE6F82">
            <w:pPr>
              <w:pStyle w:val="DokTabellentext"/>
            </w:pPr>
            <w:r w:rsidRPr="00DA3997">
              <w:t>GRASS1024-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rhenatherum</w:t>
            </w:r>
            <w:r>
              <w:rPr>
                <w:i/>
                <w:iCs/>
              </w:rPr>
              <w:t xml:space="preserve"> </w:t>
            </w:r>
            <w:r w:rsidRPr="00DA3997">
              <w:rPr>
                <w:i/>
                <w:iCs/>
              </w:rPr>
              <w:t>elatius</w:t>
            </w:r>
          </w:p>
        </w:tc>
        <w:tc>
          <w:tcPr>
            <w:tcW w:w="640" w:type="dxa"/>
            <w:noWrap/>
            <w:hideMark/>
          </w:tcPr>
          <w:p w:rsidR="00BA6F4B" w:rsidRPr="00DA3997" w:rsidRDefault="00BA6F4B" w:rsidP="00BE6F82">
            <w:pPr>
              <w:pStyle w:val="DokTabellentext"/>
            </w:pPr>
            <w:r w:rsidRPr="00DA3997">
              <w:t>95.74</w:t>
            </w:r>
          </w:p>
        </w:tc>
        <w:tc>
          <w:tcPr>
            <w:tcW w:w="700" w:type="dxa"/>
            <w:noWrap/>
            <w:hideMark/>
          </w:tcPr>
          <w:p w:rsidR="00BA6F4B" w:rsidRPr="00DA3997" w:rsidRDefault="00BA6F4B" w:rsidP="00BE6F82">
            <w:pPr>
              <w:pStyle w:val="DokTabellentext"/>
            </w:pPr>
            <w:r w:rsidRPr="00DA3997">
              <w:t>78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SERC022-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02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SCBI233-14</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02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GRASS953-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02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1560" w:type="dxa"/>
            <w:noWrap/>
            <w:hideMark/>
          </w:tcPr>
          <w:p w:rsidR="00BA6F4B" w:rsidRPr="00DA3997" w:rsidRDefault="00BA6F4B" w:rsidP="00BE6F82">
            <w:pPr>
              <w:pStyle w:val="DokTabellentext"/>
            </w:pPr>
            <w:r w:rsidRPr="00DA3997">
              <w:t>KSR057-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02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8-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SWFRG033-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1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SWFRG00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8.02</w:t>
            </w:r>
          </w:p>
        </w:tc>
        <w:tc>
          <w:tcPr>
            <w:tcW w:w="700" w:type="dxa"/>
            <w:noWrap/>
            <w:hideMark/>
          </w:tcPr>
          <w:p w:rsidR="00BA6F4B" w:rsidRPr="00DA3997" w:rsidRDefault="00BA6F4B" w:rsidP="00BE6F82">
            <w:pPr>
              <w:pStyle w:val="DokTabellentext"/>
            </w:pPr>
            <w:r w:rsidRPr="00DA3997">
              <w:t>95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WFRG036-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27</w:t>
            </w:r>
          </w:p>
        </w:tc>
        <w:tc>
          <w:tcPr>
            <w:tcW w:w="700" w:type="dxa"/>
            <w:noWrap/>
            <w:hideMark/>
          </w:tcPr>
          <w:p w:rsidR="00BA6F4B" w:rsidRPr="00DA3997" w:rsidRDefault="00BA6F4B" w:rsidP="00BE6F82">
            <w:pPr>
              <w:pStyle w:val="DokTabellentext"/>
            </w:pPr>
            <w:r w:rsidRPr="00DA3997">
              <w:t>74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WFRG035-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27</w:t>
            </w:r>
          </w:p>
        </w:tc>
        <w:tc>
          <w:tcPr>
            <w:tcW w:w="700" w:type="dxa"/>
            <w:noWrap/>
            <w:hideMark/>
          </w:tcPr>
          <w:p w:rsidR="00BA6F4B" w:rsidRPr="00DA3997" w:rsidRDefault="00BA6F4B" w:rsidP="00BE6F82">
            <w:pPr>
              <w:pStyle w:val="DokTabellentext"/>
            </w:pPr>
            <w:r w:rsidRPr="00DA3997">
              <w:t>74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ERC046-14</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27</w:t>
            </w:r>
          </w:p>
        </w:tc>
        <w:tc>
          <w:tcPr>
            <w:tcW w:w="700" w:type="dxa"/>
            <w:noWrap/>
            <w:hideMark/>
          </w:tcPr>
          <w:p w:rsidR="00BA6F4B" w:rsidRPr="00DA3997" w:rsidRDefault="00BA6F4B" w:rsidP="00BE6F82">
            <w:pPr>
              <w:pStyle w:val="DokTabellentext"/>
            </w:pPr>
            <w:r w:rsidRPr="00DA3997">
              <w:t>74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1-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multiflorum</w:t>
            </w:r>
          </w:p>
        </w:tc>
        <w:tc>
          <w:tcPr>
            <w:tcW w:w="1560" w:type="dxa"/>
            <w:noWrap/>
            <w:hideMark/>
          </w:tcPr>
          <w:p w:rsidR="00BA6F4B" w:rsidRPr="00DA3997" w:rsidRDefault="00BA6F4B" w:rsidP="00BE6F82">
            <w:pPr>
              <w:pStyle w:val="DokTabellentext"/>
            </w:pPr>
            <w:r w:rsidRPr="00DA3997">
              <w:t>SWFRG004-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pratensis</w:t>
            </w:r>
          </w:p>
        </w:tc>
        <w:tc>
          <w:tcPr>
            <w:tcW w:w="640" w:type="dxa"/>
            <w:noWrap/>
            <w:hideMark/>
          </w:tcPr>
          <w:p w:rsidR="00BA6F4B" w:rsidRPr="00DA3997" w:rsidRDefault="00BA6F4B" w:rsidP="00BE6F82">
            <w:pPr>
              <w:pStyle w:val="DokTabellentext"/>
            </w:pPr>
            <w:r w:rsidRPr="00DA3997">
              <w:t>99.64</w:t>
            </w:r>
          </w:p>
        </w:tc>
        <w:tc>
          <w:tcPr>
            <w:tcW w:w="700" w:type="dxa"/>
            <w:noWrap/>
            <w:hideMark/>
          </w:tcPr>
          <w:p w:rsidR="00BA6F4B" w:rsidRPr="00DA3997" w:rsidRDefault="00BA6F4B" w:rsidP="00BE6F82">
            <w:pPr>
              <w:pStyle w:val="DokTabellentext"/>
            </w:pPr>
            <w:r w:rsidRPr="00DA3997">
              <w:t>1003</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SWFRG037-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87.55</w:t>
            </w:r>
          </w:p>
        </w:tc>
        <w:tc>
          <w:tcPr>
            <w:tcW w:w="700" w:type="dxa"/>
            <w:noWrap/>
            <w:hideMark/>
          </w:tcPr>
          <w:p w:rsidR="00BA6F4B" w:rsidRPr="00DA3997" w:rsidRDefault="00BA6F4B" w:rsidP="00BE6F82">
            <w:pPr>
              <w:pStyle w:val="DokTabellentext"/>
            </w:pPr>
            <w:r w:rsidRPr="00DA3997">
              <w:t>31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1560" w:type="dxa"/>
            <w:noWrap/>
            <w:hideMark/>
          </w:tcPr>
          <w:p w:rsidR="00BA6F4B" w:rsidRPr="00DA3997" w:rsidRDefault="00BA6F4B" w:rsidP="00BE6F82">
            <w:pPr>
              <w:pStyle w:val="DokTabellentext"/>
            </w:pPr>
            <w:r w:rsidRPr="00DA3997">
              <w:t>GRASS316-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Festuca</w:t>
            </w:r>
            <w:r>
              <w:rPr>
                <w:i/>
                <w:iCs/>
              </w:rPr>
              <w:t xml:space="preserve"> </w:t>
            </w:r>
            <w:r w:rsidRPr="00DA3997">
              <w:rPr>
                <w:i/>
                <w:iCs/>
              </w:rPr>
              <w:t>rubra</w:t>
            </w:r>
          </w:p>
        </w:tc>
        <w:tc>
          <w:tcPr>
            <w:tcW w:w="640" w:type="dxa"/>
            <w:noWrap/>
            <w:hideMark/>
          </w:tcPr>
          <w:p w:rsidR="00BA6F4B" w:rsidRPr="00DA3997" w:rsidRDefault="00BA6F4B" w:rsidP="00BE6F82">
            <w:pPr>
              <w:pStyle w:val="DokTabellentext"/>
            </w:pPr>
            <w:r w:rsidRPr="00DA3997">
              <w:t>97.97</w:t>
            </w:r>
          </w:p>
        </w:tc>
        <w:tc>
          <w:tcPr>
            <w:tcW w:w="700" w:type="dxa"/>
            <w:noWrap/>
            <w:hideMark/>
          </w:tcPr>
          <w:p w:rsidR="00BA6F4B" w:rsidRPr="00DA3997" w:rsidRDefault="00BA6F4B" w:rsidP="00BE6F82">
            <w:pPr>
              <w:pStyle w:val="DokTabellentext"/>
            </w:pPr>
            <w:r w:rsidRPr="00DA3997">
              <w:t>1020</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WFRG040-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7.65</w:t>
            </w:r>
          </w:p>
        </w:tc>
        <w:tc>
          <w:tcPr>
            <w:tcW w:w="700" w:type="dxa"/>
            <w:noWrap/>
            <w:hideMark/>
          </w:tcPr>
          <w:p w:rsidR="00BA6F4B" w:rsidRPr="00DA3997" w:rsidRDefault="00BA6F4B" w:rsidP="00BE6F82">
            <w:pPr>
              <w:pStyle w:val="DokTabellentext"/>
            </w:pPr>
            <w:r w:rsidRPr="00DA3997">
              <w:t>50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WABLK784-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7.65</w:t>
            </w:r>
          </w:p>
        </w:tc>
        <w:tc>
          <w:tcPr>
            <w:tcW w:w="700" w:type="dxa"/>
            <w:noWrap/>
            <w:hideMark/>
          </w:tcPr>
          <w:p w:rsidR="00BA6F4B" w:rsidRPr="00DA3997" w:rsidRDefault="00BA6F4B" w:rsidP="00BE6F82">
            <w:pPr>
              <w:pStyle w:val="DokTabellentext"/>
            </w:pPr>
            <w:r w:rsidRPr="00DA3997">
              <w:t>50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WABLK775-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7.65</w:t>
            </w:r>
          </w:p>
        </w:tc>
        <w:tc>
          <w:tcPr>
            <w:tcW w:w="700" w:type="dxa"/>
            <w:noWrap/>
            <w:hideMark/>
          </w:tcPr>
          <w:p w:rsidR="00BA6F4B" w:rsidRPr="00DA3997" w:rsidRDefault="00BA6F4B" w:rsidP="00BE6F82">
            <w:pPr>
              <w:pStyle w:val="DokTabellentext"/>
            </w:pPr>
            <w:r w:rsidRPr="00DA3997">
              <w:t>50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KSR068-07</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7.65</w:t>
            </w:r>
          </w:p>
        </w:tc>
        <w:tc>
          <w:tcPr>
            <w:tcW w:w="700" w:type="dxa"/>
            <w:noWrap/>
            <w:hideMark/>
          </w:tcPr>
          <w:p w:rsidR="00BA6F4B" w:rsidRPr="00DA3997" w:rsidRDefault="00BA6F4B" w:rsidP="00BE6F82">
            <w:pPr>
              <w:pStyle w:val="DokTabellentext"/>
            </w:pPr>
            <w:r w:rsidRPr="00DA3997">
              <w:t>50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Lolium</w:t>
            </w:r>
            <w:r>
              <w:rPr>
                <w:i/>
                <w:iCs/>
              </w:rPr>
              <w:t xml:space="preserve"> </w:t>
            </w:r>
            <w:r w:rsidRPr="00DA3997">
              <w:rPr>
                <w:i/>
                <w:iCs/>
              </w:rPr>
              <w:t>perenne</w:t>
            </w:r>
          </w:p>
        </w:tc>
        <w:tc>
          <w:tcPr>
            <w:tcW w:w="1560" w:type="dxa"/>
            <w:noWrap/>
            <w:hideMark/>
          </w:tcPr>
          <w:p w:rsidR="00BA6F4B" w:rsidRPr="00DA3997" w:rsidRDefault="00BA6F4B" w:rsidP="00BE6F82">
            <w:pPr>
              <w:pStyle w:val="DokTabellentext"/>
            </w:pPr>
            <w:r w:rsidRPr="00DA3997">
              <w:t>GRASS953-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Dactylis</w:t>
            </w:r>
            <w:r>
              <w:rPr>
                <w:i/>
                <w:iCs/>
              </w:rPr>
              <w:t xml:space="preserve"> </w:t>
            </w:r>
            <w:r w:rsidRPr="00DA3997">
              <w:rPr>
                <w:i/>
                <w:iCs/>
              </w:rPr>
              <w:t>glomerata</w:t>
            </w:r>
          </w:p>
        </w:tc>
        <w:tc>
          <w:tcPr>
            <w:tcW w:w="640" w:type="dxa"/>
            <w:noWrap/>
            <w:hideMark/>
          </w:tcPr>
          <w:p w:rsidR="00BA6F4B" w:rsidRPr="00DA3997" w:rsidRDefault="00BA6F4B" w:rsidP="00BE6F82">
            <w:pPr>
              <w:pStyle w:val="DokTabellentext"/>
            </w:pPr>
            <w:r w:rsidRPr="00DA3997">
              <w:t>97.61</w:t>
            </w:r>
          </w:p>
        </w:tc>
        <w:tc>
          <w:tcPr>
            <w:tcW w:w="700" w:type="dxa"/>
            <w:noWrap/>
            <w:hideMark/>
          </w:tcPr>
          <w:p w:rsidR="00BA6F4B" w:rsidRPr="00DA3997" w:rsidRDefault="00BA6F4B" w:rsidP="00BE6F82">
            <w:pPr>
              <w:pStyle w:val="DokTabellentext"/>
            </w:pPr>
            <w:r w:rsidRPr="00DA3997">
              <w:t>641</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SWFRG041-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33</w:t>
            </w:r>
          </w:p>
        </w:tc>
        <w:tc>
          <w:tcPr>
            <w:tcW w:w="700" w:type="dxa"/>
            <w:noWrap/>
            <w:hideMark/>
          </w:tcPr>
          <w:p w:rsidR="00BA6F4B" w:rsidRPr="00DA3997" w:rsidRDefault="00BA6F4B" w:rsidP="00BE6F82">
            <w:pPr>
              <w:pStyle w:val="DokTabellentext"/>
            </w:pPr>
            <w:r w:rsidRPr="00DA3997">
              <w:t>813</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SWFRG044-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9.29</w:t>
            </w:r>
          </w:p>
        </w:tc>
        <w:tc>
          <w:tcPr>
            <w:tcW w:w="700" w:type="dxa"/>
            <w:noWrap/>
            <w:hideMark/>
          </w:tcPr>
          <w:p w:rsidR="00BA6F4B" w:rsidRPr="00DA3997" w:rsidRDefault="00BA6F4B" w:rsidP="00BE6F82">
            <w:pPr>
              <w:pStyle w:val="DokTabellentext"/>
            </w:pPr>
            <w:r w:rsidRPr="00DA3997">
              <w:t>50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SWFRG043-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99.29</w:t>
            </w:r>
          </w:p>
        </w:tc>
        <w:tc>
          <w:tcPr>
            <w:tcW w:w="700" w:type="dxa"/>
            <w:noWrap/>
            <w:hideMark/>
          </w:tcPr>
          <w:p w:rsidR="00BA6F4B" w:rsidRPr="00DA3997" w:rsidRDefault="00BA6F4B" w:rsidP="00BE6F82">
            <w:pPr>
              <w:pStyle w:val="DokTabellentext"/>
            </w:pPr>
            <w:r w:rsidRPr="00DA3997">
              <w:t>50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29-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Alopecurus</w:t>
            </w:r>
            <w:r>
              <w:rPr>
                <w:i/>
                <w:iCs/>
              </w:rPr>
              <w:t xml:space="preserve"> </w:t>
            </w:r>
            <w:r w:rsidRPr="00DA3997">
              <w:rPr>
                <w:i/>
                <w:iCs/>
              </w:rPr>
              <w:t>pratensis</w:t>
            </w:r>
          </w:p>
        </w:tc>
        <w:tc>
          <w:tcPr>
            <w:tcW w:w="1560" w:type="dxa"/>
            <w:noWrap/>
            <w:hideMark/>
          </w:tcPr>
          <w:p w:rsidR="00BA6F4B" w:rsidRPr="00DA3997" w:rsidRDefault="00BA6F4B" w:rsidP="00BE6F82">
            <w:pPr>
              <w:pStyle w:val="DokTabellentext"/>
            </w:pPr>
            <w:r w:rsidRPr="00DA3997">
              <w:t>GRASS353-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Arctophila</w:t>
            </w:r>
            <w:r>
              <w:rPr>
                <w:i/>
                <w:iCs/>
              </w:rPr>
              <w:t xml:space="preserve"> </w:t>
            </w:r>
            <w:r w:rsidRPr="00DA3997">
              <w:rPr>
                <w:i/>
                <w:iCs/>
              </w:rPr>
              <w:t>fulva</w:t>
            </w:r>
          </w:p>
        </w:tc>
        <w:tc>
          <w:tcPr>
            <w:tcW w:w="640" w:type="dxa"/>
            <w:noWrap/>
            <w:hideMark/>
          </w:tcPr>
          <w:p w:rsidR="00BA6F4B" w:rsidRPr="00DA3997" w:rsidRDefault="00BA6F4B" w:rsidP="00BE6F82">
            <w:pPr>
              <w:pStyle w:val="DokTabellentext"/>
            </w:pPr>
            <w:r w:rsidRPr="00DA3997">
              <w:t>99.12</w:t>
            </w:r>
          </w:p>
        </w:tc>
        <w:tc>
          <w:tcPr>
            <w:tcW w:w="700" w:type="dxa"/>
            <w:noWrap/>
            <w:hideMark/>
          </w:tcPr>
          <w:p w:rsidR="00BA6F4B" w:rsidRPr="00DA3997" w:rsidRDefault="00BA6F4B" w:rsidP="00BE6F82">
            <w:pPr>
              <w:pStyle w:val="DokTabellentext"/>
            </w:pPr>
            <w:r w:rsidRPr="00DA3997">
              <w:t>1024</w:t>
            </w:r>
          </w:p>
        </w:tc>
        <w:tc>
          <w:tcPr>
            <w:tcW w:w="780" w:type="dxa"/>
            <w:noWrap/>
            <w:hideMark/>
          </w:tcPr>
          <w:p w:rsidR="00BA6F4B" w:rsidRPr="00DA3997" w:rsidRDefault="00BA6F4B" w:rsidP="00BE6F82">
            <w:pPr>
              <w:pStyle w:val="DokTabellentext"/>
            </w:pPr>
            <w:r w:rsidRPr="00DA3997">
              <w:t>FALS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0-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SWFRG046-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98.92</w:t>
            </w:r>
          </w:p>
        </w:tc>
        <w:tc>
          <w:tcPr>
            <w:tcW w:w="700" w:type="dxa"/>
            <w:noWrap/>
            <w:hideMark/>
          </w:tcPr>
          <w:p w:rsidR="00BA6F4B" w:rsidRPr="00DA3997" w:rsidRDefault="00BA6F4B" w:rsidP="00BE6F82">
            <w:pPr>
              <w:pStyle w:val="DokTabellentext"/>
            </w:pPr>
            <w:r w:rsidRPr="00DA3997">
              <w:t>826</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3-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SWFRG018-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99.65</w:t>
            </w:r>
          </w:p>
        </w:tc>
        <w:tc>
          <w:tcPr>
            <w:tcW w:w="700" w:type="dxa"/>
            <w:noWrap/>
            <w:hideMark/>
          </w:tcPr>
          <w:p w:rsidR="00BA6F4B" w:rsidRPr="00DA3997" w:rsidRDefault="00BA6F4B" w:rsidP="00BE6F82">
            <w:pPr>
              <w:pStyle w:val="DokTabellentext"/>
            </w:pPr>
            <w:r w:rsidRPr="00DA3997">
              <w:t>10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4-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1560" w:type="dxa"/>
            <w:noWrap/>
            <w:hideMark/>
          </w:tcPr>
          <w:p w:rsidR="00BA6F4B" w:rsidRPr="00DA3997" w:rsidRDefault="00BA6F4B" w:rsidP="00BE6F82">
            <w:pPr>
              <w:pStyle w:val="DokTabellentext"/>
            </w:pPr>
            <w:r w:rsidRPr="00DA3997">
              <w:t>SWFRG033-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Trisetum</w:t>
            </w:r>
            <w:r>
              <w:rPr>
                <w:i/>
                <w:iCs/>
              </w:rPr>
              <w:t xml:space="preserve"> </w:t>
            </w:r>
            <w:r w:rsidRPr="00DA3997">
              <w:rPr>
                <w:i/>
                <w:iCs/>
              </w:rPr>
              <w:t>flavescens</w:t>
            </w:r>
          </w:p>
        </w:tc>
        <w:tc>
          <w:tcPr>
            <w:tcW w:w="640" w:type="dxa"/>
            <w:noWrap/>
            <w:hideMark/>
          </w:tcPr>
          <w:p w:rsidR="00BA6F4B" w:rsidRPr="00DA3997" w:rsidRDefault="00BA6F4B" w:rsidP="00BE6F82">
            <w:pPr>
              <w:pStyle w:val="DokTabellentext"/>
            </w:pPr>
            <w:r w:rsidRPr="00DA3997">
              <w:t>99.82</w:t>
            </w:r>
          </w:p>
        </w:tc>
        <w:tc>
          <w:tcPr>
            <w:tcW w:w="700" w:type="dxa"/>
            <w:noWrap/>
            <w:hideMark/>
          </w:tcPr>
          <w:p w:rsidR="00BA6F4B" w:rsidRPr="00DA3997" w:rsidRDefault="00BA6F4B" w:rsidP="00BE6F82">
            <w:pPr>
              <w:pStyle w:val="DokTabellentext"/>
            </w:pPr>
            <w:r w:rsidRPr="00DA3997">
              <w:t>1037</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5-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WFRG036-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59</w:t>
            </w:r>
          </w:p>
        </w:tc>
        <w:tc>
          <w:tcPr>
            <w:tcW w:w="700" w:type="dxa"/>
            <w:noWrap/>
            <w:hideMark/>
          </w:tcPr>
          <w:p w:rsidR="00BA6F4B" w:rsidRPr="00DA3997" w:rsidRDefault="00BA6F4B" w:rsidP="00BE6F82">
            <w:pPr>
              <w:pStyle w:val="DokTabellentext"/>
            </w:pPr>
            <w:r w:rsidRPr="00DA3997">
              <w:t>88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6-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SWFRG035-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59</w:t>
            </w:r>
          </w:p>
        </w:tc>
        <w:tc>
          <w:tcPr>
            <w:tcW w:w="700" w:type="dxa"/>
            <w:noWrap/>
            <w:hideMark/>
          </w:tcPr>
          <w:p w:rsidR="00BA6F4B" w:rsidRPr="00DA3997" w:rsidRDefault="00BA6F4B" w:rsidP="00BE6F82">
            <w:pPr>
              <w:pStyle w:val="DokTabellentext"/>
            </w:pPr>
            <w:r w:rsidRPr="00DA3997">
              <w:t>88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7-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SWFRG038-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7.96</w:t>
            </w:r>
          </w:p>
        </w:tc>
        <w:tc>
          <w:tcPr>
            <w:tcW w:w="700" w:type="dxa"/>
            <w:noWrap/>
            <w:hideMark/>
          </w:tcPr>
          <w:p w:rsidR="00BA6F4B" w:rsidRPr="00DA3997" w:rsidRDefault="00BA6F4B" w:rsidP="00BE6F82">
            <w:pPr>
              <w:pStyle w:val="DokTabellentext"/>
            </w:pPr>
            <w:r w:rsidRPr="00DA3997">
              <w:t>76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8-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1560" w:type="dxa"/>
            <w:noWrap/>
            <w:hideMark/>
          </w:tcPr>
          <w:p w:rsidR="00BA6F4B" w:rsidRPr="00DA3997" w:rsidRDefault="00BA6F4B" w:rsidP="00BE6F82">
            <w:pPr>
              <w:pStyle w:val="DokTabellentext"/>
            </w:pPr>
            <w:r w:rsidRPr="00DA3997">
              <w:t>SWFRG037-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Medicago</w:t>
            </w:r>
            <w:r>
              <w:rPr>
                <w:i/>
                <w:iCs/>
              </w:rPr>
              <w:t xml:space="preserve"> </w:t>
            </w:r>
            <w:r w:rsidRPr="00DA3997">
              <w:rPr>
                <w:i/>
                <w:iCs/>
              </w:rPr>
              <w:t>sativa</w:t>
            </w:r>
          </w:p>
        </w:tc>
        <w:tc>
          <w:tcPr>
            <w:tcW w:w="640" w:type="dxa"/>
            <w:noWrap/>
            <w:hideMark/>
          </w:tcPr>
          <w:p w:rsidR="00BA6F4B" w:rsidRPr="00DA3997" w:rsidRDefault="00BA6F4B" w:rsidP="00BE6F82">
            <w:pPr>
              <w:pStyle w:val="DokTabellentext"/>
            </w:pPr>
            <w:r w:rsidRPr="00DA3997">
              <w:t>97.96</w:t>
            </w:r>
          </w:p>
        </w:tc>
        <w:tc>
          <w:tcPr>
            <w:tcW w:w="700" w:type="dxa"/>
            <w:noWrap/>
            <w:hideMark/>
          </w:tcPr>
          <w:p w:rsidR="00BA6F4B" w:rsidRPr="00DA3997" w:rsidRDefault="00BA6F4B" w:rsidP="00BE6F82">
            <w:pPr>
              <w:pStyle w:val="DokTabellentext"/>
            </w:pPr>
            <w:r w:rsidRPr="00DA3997">
              <w:t>76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39-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WFRG040-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9.27</w:t>
            </w:r>
          </w:p>
        </w:tc>
        <w:tc>
          <w:tcPr>
            <w:tcW w:w="700" w:type="dxa"/>
            <w:noWrap/>
            <w:hideMark/>
          </w:tcPr>
          <w:p w:rsidR="00BA6F4B" w:rsidRPr="00DA3997" w:rsidRDefault="00BA6F4B" w:rsidP="00BE6F82">
            <w:pPr>
              <w:pStyle w:val="DokTabellentext"/>
            </w:pPr>
            <w:r w:rsidRPr="00DA3997">
              <w:t>74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0-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1560" w:type="dxa"/>
            <w:noWrap/>
            <w:hideMark/>
          </w:tcPr>
          <w:p w:rsidR="00BA6F4B" w:rsidRPr="00DA3997" w:rsidRDefault="00BA6F4B" w:rsidP="00BE6F82">
            <w:pPr>
              <w:pStyle w:val="DokTabellentext"/>
            </w:pPr>
            <w:r w:rsidRPr="00DA3997">
              <w:t>SWFRG039-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Lotus</w:t>
            </w:r>
            <w:r>
              <w:rPr>
                <w:i/>
                <w:iCs/>
              </w:rPr>
              <w:t xml:space="preserve"> </w:t>
            </w:r>
            <w:r w:rsidRPr="00DA3997">
              <w:rPr>
                <w:i/>
                <w:iCs/>
              </w:rPr>
              <w:t>corniculatus</w:t>
            </w:r>
          </w:p>
        </w:tc>
        <w:tc>
          <w:tcPr>
            <w:tcW w:w="640" w:type="dxa"/>
            <w:noWrap/>
            <w:hideMark/>
          </w:tcPr>
          <w:p w:rsidR="00BA6F4B" w:rsidRPr="00DA3997" w:rsidRDefault="00BA6F4B" w:rsidP="00BE6F82">
            <w:pPr>
              <w:pStyle w:val="DokTabellentext"/>
            </w:pPr>
            <w:r w:rsidRPr="00DA3997">
              <w:t>99.27</w:t>
            </w:r>
          </w:p>
        </w:tc>
        <w:tc>
          <w:tcPr>
            <w:tcW w:w="700" w:type="dxa"/>
            <w:noWrap/>
            <w:hideMark/>
          </w:tcPr>
          <w:p w:rsidR="00BA6F4B" w:rsidRPr="00DA3997" w:rsidRDefault="00BA6F4B" w:rsidP="00BE6F82">
            <w:pPr>
              <w:pStyle w:val="DokTabellentext"/>
            </w:pPr>
            <w:r w:rsidRPr="00DA3997">
              <w:t>745</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lastRenderedPageBreak/>
              <w:t>SWFRG041-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VPL086-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56</w:t>
            </w:r>
          </w:p>
        </w:tc>
        <w:tc>
          <w:tcPr>
            <w:tcW w:w="700" w:type="dxa"/>
            <w:noWrap/>
            <w:hideMark/>
          </w:tcPr>
          <w:p w:rsidR="00BA6F4B" w:rsidRPr="00DA3997" w:rsidRDefault="00BA6F4B" w:rsidP="00BE6F82">
            <w:pPr>
              <w:pStyle w:val="DokTabellentext"/>
            </w:pPr>
            <w:r w:rsidRPr="00DA3997">
              <w:t>828</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2-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1560" w:type="dxa"/>
            <w:noWrap/>
            <w:hideMark/>
          </w:tcPr>
          <w:p w:rsidR="00BA6F4B" w:rsidRPr="00DA3997" w:rsidRDefault="00BA6F4B" w:rsidP="00BE6F82">
            <w:pPr>
              <w:pStyle w:val="DokTabellentext"/>
            </w:pPr>
            <w:r w:rsidRPr="00DA3997">
              <w:t>VPL086-13</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Trifolium</w:t>
            </w:r>
            <w:r>
              <w:rPr>
                <w:i/>
                <w:iCs/>
              </w:rPr>
              <w:t xml:space="preserve"> </w:t>
            </w:r>
            <w:r w:rsidRPr="00DA3997">
              <w:rPr>
                <w:i/>
                <w:iCs/>
              </w:rPr>
              <w:t>repens</w:t>
            </w:r>
          </w:p>
        </w:tc>
        <w:tc>
          <w:tcPr>
            <w:tcW w:w="640" w:type="dxa"/>
            <w:noWrap/>
            <w:hideMark/>
          </w:tcPr>
          <w:p w:rsidR="00BA6F4B" w:rsidRPr="00DA3997" w:rsidRDefault="00BA6F4B" w:rsidP="00BE6F82">
            <w:pPr>
              <w:pStyle w:val="DokTabellentext"/>
            </w:pPr>
            <w:r w:rsidRPr="00DA3997">
              <w:t>99.78</w:t>
            </w:r>
          </w:p>
        </w:tc>
        <w:tc>
          <w:tcPr>
            <w:tcW w:w="700" w:type="dxa"/>
            <w:noWrap/>
            <w:hideMark/>
          </w:tcPr>
          <w:p w:rsidR="00BA6F4B" w:rsidRPr="00DA3997" w:rsidRDefault="00BA6F4B" w:rsidP="00BE6F82">
            <w:pPr>
              <w:pStyle w:val="DokTabellentext"/>
            </w:pPr>
            <w:r w:rsidRPr="00DA3997">
              <w:t>821</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3-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SWFRG044-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523</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4-19</w:t>
            </w:r>
          </w:p>
        </w:tc>
        <w:tc>
          <w:tcPr>
            <w:tcW w:w="1480" w:type="dxa"/>
            <w:noWrap/>
            <w:hideMark/>
          </w:tcPr>
          <w:p w:rsidR="00BA6F4B" w:rsidRPr="00DA3997" w:rsidRDefault="00BA6F4B" w:rsidP="00BE6F82">
            <w:pPr>
              <w:pStyle w:val="DokTabellentext"/>
            </w:pPr>
            <w:r w:rsidRPr="00DA3997">
              <w:t>Fabaceae</w:t>
            </w:r>
          </w:p>
        </w:tc>
        <w:tc>
          <w:tcPr>
            <w:tcW w:w="22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1560" w:type="dxa"/>
            <w:noWrap/>
            <w:hideMark/>
          </w:tcPr>
          <w:p w:rsidR="00BA6F4B" w:rsidRPr="00DA3997" w:rsidRDefault="00BA6F4B" w:rsidP="00BE6F82">
            <w:pPr>
              <w:pStyle w:val="DokTabellentext"/>
            </w:pPr>
            <w:r w:rsidRPr="00DA3997">
              <w:t>SWFRG043-19</w:t>
            </w:r>
          </w:p>
        </w:tc>
        <w:tc>
          <w:tcPr>
            <w:tcW w:w="1160" w:type="dxa"/>
            <w:noWrap/>
            <w:hideMark/>
          </w:tcPr>
          <w:p w:rsidR="00BA6F4B" w:rsidRPr="00DA3997" w:rsidRDefault="00BA6F4B" w:rsidP="00BE6F82">
            <w:pPr>
              <w:pStyle w:val="DokTabellentext"/>
            </w:pPr>
            <w:r w:rsidRPr="00DA3997">
              <w:t>Fabaceae</w:t>
            </w:r>
          </w:p>
        </w:tc>
        <w:tc>
          <w:tcPr>
            <w:tcW w:w="2660" w:type="dxa"/>
            <w:noWrap/>
            <w:hideMark/>
          </w:tcPr>
          <w:p w:rsidR="00BA6F4B" w:rsidRPr="00DA3997" w:rsidRDefault="00BA6F4B" w:rsidP="00BE6F82">
            <w:pPr>
              <w:pStyle w:val="DokTabellentext"/>
              <w:rPr>
                <w:i/>
                <w:iCs/>
              </w:rPr>
            </w:pPr>
            <w:r w:rsidRPr="00DA3997">
              <w:rPr>
                <w:i/>
                <w:iCs/>
              </w:rPr>
              <w:t>Onobrychis</w:t>
            </w:r>
            <w:r>
              <w:rPr>
                <w:i/>
                <w:iCs/>
              </w:rPr>
              <w:t xml:space="preserve"> </w:t>
            </w:r>
            <w:r w:rsidRPr="00DA3997">
              <w:rPr>
                <w:i/>
                <w:iCs/>
              </w:rPr>
              <w:t>viciifolia</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523</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5-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SWFRG046-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0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6-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1560" w:type="dxa"/>
            <w:noWrap/>
            <w:hideMark/>
          </w:tcPr>
          <w:p w:rsidR="00BA6F4B" w:rsidRPr="00DA3997" w:rsidRDefault="00BA6F4B" w:rsidP="00BE6F82">
            <w:pPr>
              <w:pStyle w:val="DokTabellentext"/>
            </w:pPr>
            <w:r w:rsidRPr="00DA3997">
              <w:t>SWFRG045-19</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Cynosurus</w:t>
            </w:r>
            <w:r>
              <w:rPr>
                <w:i/>
                <w:iCs/>
              </w:rPr>
              <w:t xml:space="preserve"> </w:t>
            </w:r>
            <w:r w:rsidRPr="00DA3997">
              <w:rPr>
                <w:i/>
                <w:iCs/>
              </w:rPr>
              <w:t>cristatus</w:t>
            </w:r>
          </w:p>
        </w:tc>
        <w:tc>
          <w:tcPr>
            <w:tcW w:w="640" w:type="dxa"/>
            <w:noWrap/>
            <w:hideMark/>
          </w:tcPr>
          <w:p w:rsidR="00BA6F4B" w:rsidRPr="00DA3997" w:rsidRDefault="00BA6F4B" w:rsidP="00BE6F82">
            <w:pPr>
              <w:pStyle w:val="DokTabellentext"/>
            </w:pPr>
            <w:r w:rsidRPr="00DA3997">
              <w:t>100</w:t>
            </w:r>
          </w:p>
        </w:tc>
        <w:tc>
          <w:tcPr>
            <w:tcW w:w="700" w:type="dxa"/>
            <w:noWrap/>
            <w:hideMark/>
          </w:tcPr>
          <w:p w:rsidR="00BA6F4B" w:rsidRPr="00DA3997" w:rsidRDefault="00BA6F4B" w:rsidP="00BE6F82">
            <w:pPr>
              <w:pStyle w:val="DokTabellentext"/>
            </w:pPr>
            <w:r w:rsidRPr="00DA3997">
              <w:t>104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VPL104-13</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3</w:t>
            </w:r>
          </w:p>
        </w:tc>
        <w:tc>
          <w:tcPr>
            <w:tcW w:w="700" w:type="dxa"/>
            <w:noWrap/>
            <w:hideMark/>
          </w:tcPr>
          <w:p w:rsidR="00BA6F4B" w:rsidRPr="00DA3997" w:rsidRDefault="00BA6F4B" w:rsidP="00BE6F82">
            <w:pPr>
              <w:pStyle w:val="DokTabellentext"/>
            </w:pPr>
            <w:r w:rsidRPr="00DA3997">
              <w:t>107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noWrap/>
            <w:hideMark/>
          </w:tcPr>
          <w:p w:rsidR="00BA6F4B" w:rsidRPr="00DA3997" w:rsidRDefault="00BA6F4B" w:rsidP="00BE6F82">
            <w:pPr>
              <w:pStyle w:val="DokTabellentext"/>
            </w:pPr>
            <w:r w:rsidRPr="00DA3997">
              <w:t>SWFRG047-19</w:t>
            </w:r>
          </w:p>
        </w:tc>
        <w:tc>
          <w:tcPr>
            <w:tcW w:w="1480" w:type="dxa"/>
            <w:noWrap/>
            <w:hideMark/>
          </w:tcPr>
          <w:p w:rsidR="00BA6F4B" w:rsidRPr="00DA3997" w:rsidRDefault="00BA6F4B" w:rsidP="00BE6F82">
            <w:pPr>
              <w:pStyle w:val="DokTabellentext"/>
            </w:pPr>
            <w:r w:rsidRPr="00DA3997">
              <w:t>Poaceae</w:t>
            </w:r>
          </w:p>
        </w:tc>
        <w:tc>
          <w:tcPr>
            <w:tcW w:w="22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noWrap/>
            <w:hideMark/>
          </w:tcPr>
          <w:p w:rsidR="00BA6F4B" w:rsidRPr="00DA3997" w:rsidRDefault="00BA6F4B" w:rsidP="00BE6F82">
            <w:pPr>
              <w:pStyle w:val="DokTabellentext"/>
            </w:pPr>
            <w:r w:rsidRPr="00DA3997">
              <w:t>GRASS1089-07</w:t>
            </w:r>
          </w:p>
        </w:tc>
        <w:tc>
          <w:tcPr>
            <w:tcW w:w="1160" w:type="dxa"/>
            <w:noWrap/>
            <w:hideMark/>
          </w:tcPr>
          <w:p w:rsidR="00BA6F4B" w:rsidRPr="00DA3997" w:rsidRDefault="00BA6F4B" w:rsidP="00BE6F82">
            <w:pPr>
              <w:pStyle w:val="DokTabellentext"/>
            </w:pPr>
            <w:r w:rsidRPr="00DA3997">
              <w:t>Poaceae</w:t>
            </w:r>
          </w:p>
        </w:tc>
        <w:tc>
          <w:tcPr>
            <w:tcW w:w="2660" w:type="dxa"/>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noWrap/>
            <w:hideMark/>
          </w:tcPr>
          <w:p w:rsidR="00BA6F4B" w:rsidRPr="00DA3997" w:rsidRDefault="00BA6F4B" w:rsidP="00BE6F82">
            <w:pPr>
              <w:pStyle w:val="DokTabellentext"/>
            </w:pPr>
            <w:r w:rsidRPr="00DA3997">
              <w:t>99.83</w:t>
            </w:r>
          </w:p>
        </w:tc>
        <w:tc>
          <w:tcPr>
            <w:tcW w:w="700" w:type="dxa"/>
            <w:noWrap/>
            <w:hideMark/>
          </w:tcPr>
          <w:p w:rsidR="00BA6F4B" w:rsidRPr="00DA3997" w:rsidRDefault="00BA6F4B" w:rsidP="00BE6F82">
            <w:pPr>
              <w:pStyle w:val="DokTabellentext"/>
            </w:pPr>
            <w:r w:rsidRPr="00DA3997">
              <w:t>1072</w:t>
            </w:r>
          </w:p>
        </w:tc>
        <w:tc>
          <w:tcPr>
            <w:tcW w:w="780" w:type="dxa"/>
            <w:noWrap/>
            <w:hideMark/>
          </w:tcPr>
          <w:p w:rsidR="00BA6F4B" w:rsidRPr="00DA3997" w:rsidRDefault="00BA6F4B" w:rsidP="00BE6F82">
            <w:pPr>
              <w:pStyle w:val="DokTabellentext"/>
            </w:pPr>
            <w:r w:rsidRPr="00DA3997">
              <w:t>TRUE</w:t>
            </w:r>
          </w:p>
        </w:tc>
        <w:tc>
          <w:tcPr>
            <w:tcW w:w="1040" w:type="dxa"/>
            <w:noWrap/>
            <w:hideMark/>
          </w:tcPr>
          <w:p w:rsidR="00BA6F4B" w:rsidRPr="00DA3997" w:rsidRDefault="00BA6F4B" w:rsidP="00BE6F82">
            <w:pPr>
              <w:pStyle w:val="DokTabellentext"/>
            </w:pPr>
            <w:r w:rsidRPr="00DA3997">
              <w:t>trnH-psbA</w:t>
            </w:r>
          </w:p>
        </w:tc>
      </w:tr>
      <w:tr w:rsidR="00BA6F4B" w:rsidRPr="00DA3997" w:rsidTr="00BE6F82">
        <w:trPr>
          <w:trHeight w:val="290"/>
        </w:trPr>
        <w:tc>
          <w:tcPr>
            <w:tcW w:w="1380" w:type="dxa"/>
            <w:tcBorders>
              <w:bottom w:val="single" w:sz="4" w:space="0" w:color="auto"/>
            </w:tcBorders>
            <w:noWrap/>
            <w:hideMark/>
          </w:tcPr>
          <w:p w:rsidR="00BA6F4B" w:rsidRPr="00DA3997" w:rsidRDefault="00BA6F4B" w:rsidP="00BE6F82">
            <w:pPr>
              <w:pStyle w:val="DokTabellentext"/>
            </w:pPr>
            <w:r w:rsidRPr="00DA3997">
              <w:t>SWFRG047-19</w:t>
            </w:r>
          </w:p>
        </w:tc>
        <w:tc>
          <w:tcPr>
            <w:tcW w:w="1480" w:type="dxa"/>
            <w:tcBorders>
              <w:bottom w:val="single" w:sz="4" w:space="0" w:color="auto"/>
            </w:tcBorders>
            <w:noWrap/>
            <w:hideMark/>
          </w:tcPr>
          <w:p w:rsidR="00BA6F4B" w:rsidRPr="00DA3997" w:rsidRDefault="00BA6F4B" w:rsidP="00BE6F82">
            <w:pPr>
              <w:pStyle w:val="DokTabellentext"/>
            </w:pPr>
            <w:r w:rsidRPr="00DA3997">
              <w:t>Poaceae</w:t>
            </w:r>
          </w:p>
        </w:tc>
        <w:tc>
          <w:tcPr>
            <w:tcW w:w="2260" w:type="dxa"/>
            <w:tcBorders>
              <w:bottom w:val="single" w:sz="4" w:space="0" w:color="auto"/>
            </w:tcBorders>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1560" w:type="dxa"/>
            <w:tcBorders>
              <w:bottom w:val="single" w:sz="4" w:space="0" w:color="auto"/>
            </w:tcBorders>
            <w:noWrap/>
            <w:hideMark/>
          </w:tcPr>
          <w:p w:rsidR="00BA6F4B" w:rsidRPr="00DA3997" w:rsidRDefault="00BA6F4B" w:rsidP="00BE6F82">
            <w:pPr>
              <w:pStyle w:val="DokTabellentext"/>
            </w:pPr>
            <w:r w:rsidRPr="00DA3997">
              <w:t>KSR091-07</w:t>
            </w:r>
          </w:p>
        </w:tc>
        <w:tc>
          <w:tcPr>
            <w:tcW w:w="1160" w:type="dxa"/>
            <w:tcBorders>
              <w:bottom w:val="single" w:sz="4" w:space="0" w:color="auto"/>
            </w:tcBorders>
            <w:noWrap/>
            <w:hideMark/>
          </w:tcPr>
          <w:p w:rsidR="00BA6F4B" w:rsidRPr="00DA3997" w:rsidRDefault="00BA6F4B" w:rsidP="00BE6F82">
            <w:pPr>
              <w:pStyle w:val="DokTabellentext"/>
            </w:pPr>
            <w:r w:rsidRPr="00DA3997">
              <w:t>Poaceae</w:t>
            </w:r>
          </w:p>
        </w:tc>
        <w:tc>
          <w:tcPr>
            <w:tcW w:w="2660" w:type="dxa"/>
            <w:tcBorders>
              <w:bottom w:val="single" w:sz="4" w:space="0" w:color="auto"/>
            </w:tcBorders>
            <w:noWrap/>
            <w:hideMark/>
          </w:tcPr>
          <w:p w:rsidR="00BA6F4B" w:rsidRPr="00DA3997" w:rsidRDefault="00BA6F4B" w:rsidP="00BE6F82">
            <w:pPr>
              <w:pStyle w:val="DokTabellentext"/>
              <w:rPr>
                <w:i/>
                <w:iCs/>
              </w:rPr>
            </w:pPr>
            <w:r w:rsidRPr="00DA3997">
              <w:rPr>
                <w:i/>
                <w:iCs/>
              </w:rPr>
              <w:t>Phleum</w:t>
            </w:r>
            <w:r>
              <w:rPr>
                <w:i/>
                <w:iCs/>
              </w:rPr>
              <w:t xml:space="preserve"> </w:t>
            </w:r>
            <w:r w:rsidRPr="00DA3997">
              <w:rPr>
                <w:i/>
                <w:iCs/>
              </w:rPr>
              <w:t>pratense</w:t>
            </w:r>
          </w:p>
        </w:tc>
        <w:tc>
          <w:tcPr>
            <w:tcW w:w="640" w:type="dxa"/>
            <w:tcBorders>
              <w:bottom w:val="single" w:sz="4" w:space="0" w:color="auto"/>
            </w:tcBorders>
            <w:noWrap/>
            <w:hideMark/>
          </w:tcPr>
          <w:p w:rsidR="00BA6F4B" w:rsidRPr="00DA3997" w:rsidRDefault="00BA6F4B" w:rsidP="00BE6F82">
            <w:pPr>
              <w:pStyle w:val="DokTabellentext"/>
            </w:pPr>
            <w:r w:rsidRPr="00DA3997">
              <w:t>99.83</w:t>
            </w:r>
          </w:p>
        </w:tc>
        <w:tc>
          <w:tcPr>
            <w:tcW w:w="700" w:type="dxa"/>
            <w:tcBorders>
              <w:bottom w:val="single" w:sz="4" w:space="0" w:color="auto"/>
            </w:tcBorders>
            <w:noWrap/>
            <w:hideMark/>
          </w:tcPr>
          <w:p w:rsidR="00BA6F4B" w:rsidRPr="00DA3997" w:rsidRDefault="00BA6F4B" w:rsidP="00BE6F82">
            <w:pPr>
              <w:pStyle w:val="DokTabellentext"/>
            </w:pPr>
            <w:r w:rsidRPr="00DA3997">
              <w:t>1072</w:t>
            </w:r>
          </w:p>
        </w:tc>
        <w:tc>
          <w:tcPr>
            <w:tcW w:w="780" w:type="dxa"/>
            <w:tcBorders>
              <w:bottom w:val="single" w:sz="4" w:space="0" w:color="auto"/>
            </w:tcBorders>
            <w:noWrap/>
            <w:hideMark/>
          </w:tcPr>
          <w:p w:rsidR="00BA6F4B" w:rsidRPr="00DA3997" w:rsidRDefault="00BA6F4B" w:rsidP="00BE6F82">
            <w:pPr>
              <w:pStyle w:val="DokTabellentext"/>
            </w:pPr>
            <w:r w:rsidRPr="00DA3997">
              <w:t>TRUE</w:t>
            </w:r>
          </w:p>
        </w:tc>
        <w:tc>
          <w:tcPr>
            <w:tcW w:w="1040" w:type="dxa"/>
            <w:tcBorders>
              <w:bottom w:val="single" w:sz="4" w:space="0" w:color="auto"/>
            </w:tcBorders>
            <w:noWrap/>
            <w:hideMark/>
          </w:tcPr>
          <w:p w:rsidR="00BA6F4B" w:rsidRPr="00DA3997" w:rsidRDefault="00BA6F4B" w:rsidP="00BE6F82">
            <w:pPr>
              <w:pStyle w:val="DokTabellentext"/>
            </w:pPr>
            <w:r w:rsidRPr="00DA3997">
              <w:t>trnH-psbA</w:t>
            </w:r>
          </w:p>
        </w:tc>
      </w:tr>
    </w:tbl>
    <w:p w:rsidR="00BF3806" w:rsidRDefault="00BF3806" w:rsidP="00BF3806">
      <w:pPr>
        <w:pStyle w:val="DokTabellentext"/>
        <w:rPr>
          <w:b/>
          <w:bCs/>
          <w:sz w:val="24"/>
          <w:szCs w:val="24"/>
        </w:rPr>
      </w:pPr>
    </w:p>
    <w:p w:rsidR="00E2106B" w:rsidRDefault="00E2106B" w:rsidP="00BF3806">
      <w:pPr>
        <w:pStyle w:val="DokTabellentext"/>
        <w:rPr>
          <w:b/>
          <w:bCs/>
          <w:sz w:val="24"/>
          <w:szCs w:val="24"/>
        </w:rPr>
      </w:pPr>
    </w:p>
    <w:p w:rsidR="00E2106B" w:rsidRDefault="00E2106B" w:rsidP="00BF3806">
      <w:pPr>
        <w:pStyle w:val="DokTabellentext"/>
        <w:rPr>
          <w:b/>
          <w:bCs/>
          <w:sz w:val="24"/>
          <w:szCs w:val="24"/>
        </w:rPr>
      </w:pPr>
      <w:r>
        <w:rPr>
          <w:b/>
          <w:bCs/>
          <w:sz w:val="24"/>
          <w:szCs w:val="24"/>
        </w:rPr>
        <w:t>References</w:t>
      </w:r>
    </w:p>
    <w:p w:rsidR="00E2106B" w:rsidRPr="00C84A37" w:rsidRDefault="00E2106B" w:rsidP="00BF3806">
      <w:pPr>
        <w:pStyle w:val="DokTabellentext"/>
        <w:rPr>
          <w:b/>
          <w:bCs/>
          <w:sz w:val="24"/>
          <w:szCs w:val="24"/>
        </w:rPr>
      </w:pPr>
    </w:p>
    <w:p w:rsidR="001474AE" w:rsidRPr="00340BE1" w:rsidRDefault="005339A7" w:rsidP="001474AE">
      <w:pPr>
        <w:widowControl w:val="0"/>
        <w:autoSpaceDE w:val="0"/>
        <w:autoSpaceDN w:val="0"/>
        <w:adjustRightInd w:val="0"/>
        <w:rPr>
          <w:rFonts w:ascii="Times New Roman" w:hAnsi="Times New Roman" w:cs="Times New Roman"/>
          <w:noProof/>
          <w:szCs w:val="24"/>
          <w:lang w:val="en-GB"/>
        </w:rPr>
      </w:pPr>
      <w:r w:rsidRPr="00E2106B">
        <w:rPr>
          <w:rFonts w:ascii="Times New Roman" w:hAnsi="Times New Roman" w:cs="Times New Roman"/>
          <w:noProof/>
          <w:szCs w:val="24"/>
        </w:rPr>
        <w:fldChar w:fldCharType="begin" w:fldLock="1"/>
      </w:r>
      <w:r w:rsidR="00E2106B" w:rsidRPr="00755BAA">
        <w:rPr>
          <w:rFonts w:ascii="Times New Roman" w:hAnsi="Times New Roman" w:cs="Times New Roman"/>
          <w:noProof/>
          <w:szCs w:val="24"/>
          <w:lang w:val="en-US"/>
        </w:rPr>
        <w:instrText xml:space="preserve">ADDIN Mendeley Bibliography CSL_BIBLIOGRAPHY </w:instrText>
      </w:r>
      <w:r w:rsidRPr="00E2106B">
        <w:rPr>
          <w:rFonts w:ascii="Times New Roman" w:hAnsi="Times New Roman" w:cs="Times New Roman"/>
          <w:noProof/>
          <w:szCs w:val="24"/>
        </w:rPr>
        <w:fldChar w:fldCharType="separate"/>
      </w:r>
      <w:r w:rsidR="001474AE" w:rsidRPr="00755BAA">
        <w:rPr>
          <w:rFonts w:ascii="Times New Roman" w:hAnsi="Times New Roman" w:cs="Times New Roman"/>
          <w:noProof/>
          <w:szCs w:val="24"/>
          <w:lang w:val="en-US"/>
        </w:rPr>
        <w:t xml:space="preserve">1. Soltis PS, Soltis DE, Smiley CJ. </w:t>
      </w:r>
      <w:r w:rsidR="001474AE" w:rsidRPr="00340BE1">
        <w:rPr>
          <w:rFonts w:ascii="Times New Roman" w:hAnsi="Times New Roman" w:cs="Times New Roman"/>
          <w:noProof/>
          <w:szCs w:val="24"/>
          <w:lang w:val="en-GB"/>
        </w:rPr>
        <w:t>An rbcL sequence from a Miocene Taxodium (bald cypress). Proc Natl Acad Sci U S A. 1992;89:449–51. http://www.ncbi.nlm.nih.gov/pubmed/1729716%0Ahttp://www.pubmedcentral.nih.gov/articlerender.fcgi?artid=PMC48255.</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2. Levin RA, Wagner WL, Hoch PC, Nepokroeff M, Pires JC, Zimmer EA, et al. Family-level relationships of Onagraceae based on chloroplast rbc L and ndh F data. Am J Bot. 2003;90:107–15. doi:10.3732/ajb.90.1.107.</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3. Kress WJ, Erickson DL. A Two-Locus Global DNA Barcode for Land Plants: The Coding rbcL Gene Complements the Non-Coding trnH-psbA Spacer Region. PLoS One. 2007;2:e508. doi:10.1371/journal.pone.0000508.</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4. Kress WJ, Erickson DL, Jones FA, Swenson NG, Perez R, Sanjur O, et al. Plant DNA barcodes and a community phylogeny of a tropical forest dynamics plot in Panama. Proc Natl Acad Sci U S A. 2009;106:18621–6. doi:10.1073/pnas.0909820106.</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 xml:space="preserve">5. Fofana B, Harvengt L, Baudoin JP, Du Jardin P. New primers for the polymerase chain amplification of cpDNA intergenic spacers in Phaseolus phylogeny. </w:t>
      </w:r>
      <w:r w:rsidRPr="00340BE1">
        <w:rPr>
          <w:rFonts w:ascii="Times New Roman" w:hAnsi="Times New Roman" w:cs="Times New Roman"/>
          <w:noProof/>
          <w:szCs w:val="24"/>
          <w:lang w:val="en-GB"/>
        </w:rPr>
        <w:lastRenderedPageBreak/>
        <w:t>Belgian J Bot. 1997;129:118–22.</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6. Dunning LT, Savolainen V. Broad-scale amplification of matK for DNA barcoding plants, a technical note. Bot J Linn Soc. 2010;164:1–9. doi:10.1111/j.1095-8339.2010.01071.x.</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7. Wang X-R, Tsumura Y, Yoshimaru H, Nagasaka K, Szmidt AE. Phylogenetic Relationships of Eurasian Pines (Pinus, Pinaceae) Based on Chloroplast rbcL, matK, rpl20-rps18 Spacer, and trnV Intron Sequences. Am J Bot. 1999;86:1742. doi:10.2307/2656672.</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8. Sang T, Crawford DJ, Stuessy TF. Chloroplast DNA phylogeny, reticulate evolution, and biogeography of Paeonia (Paeoniaceae). Am J Bot. 1997;84:1120–36. doi:10.2307/2446155.</w:t>
      </w:r>
    </w:p>
    <w:p w:rsidR="001474AE" w:rsidRPr="00340BE1" w:rsidRDefault="001474AE" w:rsidP="001474AE">
      <w:pPr>
        <w:widowControl w:val="0"/>
        <w:autoSpaceDE w:val="0"/>
        <w:autoSpaceDN w:val="0"/>
        <w:adjustRightInd w:val="0"/>
        <w:rPr>
          <w:rFonts w:ascii="Times New Roman" w:hAnsi="Times New Roman" w:cs="Times New Roman"/>
          <w:noProof/>
          <w:szCs w:val="24"/>
          <w:lang w:val="en-GB"/>
        </w:rPr>
      </w:pPr>
      <w:r w:rsidRPr="00340BE1">
        <w:rPr>
          <w:rFonts w:ascii="Times New Roman" w:hAnsi="Times New Roman" w:cs="Times New Roman"/>
          <w:noProof/>
          <w:szCs w:val="24"/>
          <w:lang w:val="en-GB"/>
        </w:rPr>
        <w:t>9. Simpson B, Tate JA. Paraphyly of Tarasa (Malvaceae) and diverse origins of the polyploid species. Syst Bot. 2003;28:723–37. http://www.bioone.org/doi/abs/10.1043/02-64.1.</w:t>
      </w:r>
    </w:p>
    <w:p w:rsidR="001474AE" w:rsidRPr="001474AE" w:rsidRDefault="001474AE" w:rsidP="001474AE">
      <w:pPr>
        <w:widowControl w:val="0"/>
        <w:autoSpaceDE w:val="0"/>
        <w:autoSpaceDN w:val="0"/>
        <w:adjustRightInd w:val="0"/>
        <w:rPr>
          <w:rFonts w:ascii="Times New Roman" w:hAnsi="Times New Roman" w:cs="Times New Roman"/>
          <w:noProof/>
        </w:rPr>
      </w:pPr>
      <w:r w:rsidRPr="00340BE1">
        <w:rPr>
          <w:rFonts w:ascii="Times New Roman" w:hAnsi="Times New Roman" w:cs="Times New Roman"/>
          <w:noProof/>
          <w:szCs w:val="24"/>
          <w:lang w:val="en-GB"/>
        </w:rPr>
        <w:t xml:space="preserve">10. Ratnasingham S, Hebert PDN. BARCODING: bold: The Barcode of Life Data System (http://www.barcodinglife.org). </w:t>
      </w:r>
      <w:r w:rsidRPr="001474AE">
        <w:rPr>
          <w:rFonts w:ascii="Times New Roman" w:hAnsi="Times New Roman" w:cs="Times New Roman"/>
          <w:noProof/>
          <w:szCs w:val="24"/>
        </w:rPr>
        <w:t>Mol Ecol Notes. 2007;7:355–64. doi:10.1111/j.1471-8286.2007.01678.x.</w:t>
      </w:r>
    </w:p>
    <w:p w:rsidR="00BF3806" w:rsidRPr="00E2106B" w:rsidRDefault="005339A7" w:rsidP="00E2106B">
      <w:pPr>
        <w:rPr>
          <w:rFonts w:ascii="Times New Roman" w:hAnsi="Times New Roman" w:cs="Times New Roman"/>
          <w:noProof/>
          <w:szCs w:val="24"/>
        </w:rPr>
      </w:pPr>
      <w:r w:rsidRPr="00E2106B">
        <w:rPr>
          <w:rFonts w:ascii="Times New Roman" w:hAnsi="Times New Roman" w:cs="Times New Roman"/>
          <w:noProof/>
          <w:szCs w:val="24"/>
        </w:rPr>
        <w:fldChar w:fldCharType="end"/>
      </w:r>
    </w:p>
    <w:p w:rsidR="00BF3806" w:rsidRPr="00E2106B" w:rsidRDefault="00BF3806" w:rsidP="00BF3806">
      <w:pPr>
        <w:spacing w:line="259" w:lineRule="auto"/>
        <w:jc w:val="left"/>
        <w:rPr>
          <w:rFonts w:ascii="Times New Roman" w:hAnsi="Times New Roman" w:cs="Times New Roman"/>
          <w:noProof/>
          <w:szCs w:val="24"/>
        </w:rPr>
      </w:pPr>
    </w:p>
    <w:p w:rsidR="00BF3806" w:rsidRPr="00E2106B" w:rsidRDefault="00BF3806" w:rsidP="00BF3806">
      <w:pPr>
        <w:spacing w:line="259" w:lineRule="auto"/>
        <w:jc w:val="left"/>
        <w:rPr>
          <w:rFonts w:ascii="Times New Roman" w:hAnsi="Times New Roman" w:cs="Times New Roman"/>
          <w:noProof/>
          <w:szCs w:val="24"/>
        </w:rPr>
      </w:pPr>
    </w:p>
    <w:p w:rsidR="00BF3806" w:rsidRPr="00E2106B" w:rsidRDefault="00BF3806" w:rsidP="00BF3806">
      <w:pPr>
        <w:pStyle w:val="DokTabellentext"/>
        <w:rPr>
          <w:rFonts w:ascii="Times New Roman" w:hAnsi="Times New Roman" w:cs="Times New Roman"/>
          <w:noProof/>
          <w:sz w:val="22"/>
          <w:szCs w:val="24"/>
          <w:lang w:val="de-CH"/>
        </w:rPr>
      </w:pPr>
    </w:p>
    <w:sectPr w:rsidR="00BF3806" w:rsidRPr="00E2106B" w:rsidSect="000A27C3">
      <w:pgSz w:w="16838" w:h="11906" w:orient="landscape"/>
      <w:pgMar w:top="1417" w:right="1417" w:bottom="1417"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08"/>
  <w:hyphenationZone w:val="425"/>
  <w:characterSpacingControl w:val="doNotCompress"/>
  <w:compat/>
  <w:rsids>
    <w:rsidRoot w:val="00C7278C"/>
    <w:rsid w:val="0001407A"/>
    <w:rsid w:val="00022960"/>
    <w:rsid w:val="00033ABD"/>
    <w:rsid w:val="00090D6A"/>
    <w:rsid w:val="000A27C3"/>
    <w:rsid w:val="000C5D2C"/>
    <w:rsid w:val="000F722A"/>
    <w:rsid w:val="001474AE"/>
    <w:rsid w:val="00162768"/>
    <w:rsid w:val="001A1D8A"/>
    <w:rsid w:val="001D57A9"/>
    <w:rsid w:val="00340BE1"/>
    <w:rsid w:val="0037287C"/>
    <w:rsid w:val="003B4D12"/>
    <w:rsid w:val="003C2E06"/>
    <w:rsid w:val="00480498"/>
    <w:rsid w:val="0049087E"/>
    <w:rsid w:val="004933E0"/>
    <w:rsid w:val="005270EC"/>
    <w:rsid w:val="005339A7"/>
    <w:rsid w:val="005542B5"/>
    <w:rsid w:val="00605075"/>
    <w:rsid w:val="00702EA7"/>
    <w:rsid w:val="00755BAA"/>
    <w:rsid w:val="00796B0D"/>
    <w:rsid w:val="007A5E98"/>
    <w:rsid w:val="008D33C6"/>
    <w:rsid w:val="0091021E"/>
    <w:rsid w:val="009764E4"/>
    <w:rsid w:val="00992AEB"/>
    <w:rsid w:val="009B0829"/>
    <w:rsid w:val="00A915EF"/>
    <w:rsid w:val="00AA7290"/>
    <w:rsid w:val="00AB5E9D"/>
    <w:rsid w:val="00AC74F1"/>
    <w:rsid w:val="00B2786E"/>
    <w:rsid w:val="00BA6F4B"/>
    <w:rsid w:val="00BF3806"/>
    <w:rsid w:val="00C7278C"/>
    <w:rsid w:val="00C84A37"/>
    <w:rsid w:val="00CD6DB5"/>
    <w:rsid w:val="00D51911"/>
    <w:rsid w:val="00D72423"/>
    <w:rsid w:val="00E2106B"/>
    <w:rsid w:val="00E610E5"/>
    <w:rsid w:val="00F50879"/>
    <w:rsid w:val="00F8212D"/>
    <w:rsid w:val="00FA5466"/>
  </w:rsids>
  <m:mathPr>
    <m:mathFont m:val="Cambria Math"/>
    <m:brkBin m:val="before"/>
    <m:brkBinSub m:val="--"/>
    <m:smallFrac m:val="off"/>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278C"/>
    <w:pPr>
      <w:spacing w:line="480" w:lineRule="auto"/>
      <w:jc w:val="both"/>
    </w:pPr>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278C"/>
    <w:pPr>
      <w:spacing w:after="0" w:line="240" w:lineRule="auto"/>
    </w:pPr>
    <w:rPr>
      <w:rFonts w:ascii="Arial" w:hAnsi="Arial"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okTabellentext">
    <w:name w:val="Dok_Tabellentext"/>
    <w:basedOn w:val="Normal"/>
    <w:link w:val="DokTabellentextChar"/>
    <w:uiPriority w:val="1"/>
    <w:qFormat/>
    <w:rsid w:val="00C7278C"/>
    <w:pPr>
      <w:spacing w:after="0" w:line="220" w:lineRule="atLeast"/>
    </w:pPr>
    <w:rPr>
      <w:rFonts w:asciiTheme="majorBidi" w:hAnsiTheme="majorBidi" w:cs="Arial"/>
      <w:sz w:val="17"/>
      <w:szCs w:val="17"/>
      <w:lang w:val="en-GB"/>
    </w:rPr>
  </w:style>
  <w:style w:type="character" w:customStyle="1" w:styleId="DokTabellentextChar">
    <w:name w:val="Dok_Tabellentext Char"/>
    <w:basedOn w:val="DefaultParagraphFont"/>
    <w:link w:val="DokTabellentext"/>
    <w:uiPriority w:val="1"/>
    <w:rsid w:val="00C7278C"/>
    <w:rPr>
      <w:rFonts w:asciiTheme="majorBidi" w:hAnsiTheme="majorBidi" w:cs="Arial"/>
      <w:sz w:val="17"/>
      <w:szCs w:val="17"/>
      <w:lang w:val="en-GB"/>
    </w:rPr>
  </w:style>
  <w:style w:type="paragraph" w:customStyle="1" w:styleId="PRIMER">
    <w:name w:val="PRIMER"/>
    <w:basedOn w:val="DokTabellentext"/>
    <w:link w:val="PRIMERChar"/>
    <w:qFormat/>
    <w:rsid w:val="00C7278C"/>
    <w:rPr>
      <w:rFonts w:eastAsia="Times New Roman"/>
      <w:spacing w:val="20"/>
      <w:sz w:val="20"/>
      <w:lang w:val="en-US"/>
    </w:rPr>
  </w:style>
  <w:style w:type="character" w:customStyle="1" w:styleId="PRIMERChar">
    <w:name w:val="PRIMER Char"/>
    <w:basedOn w:val="DokTabellentextChar"/>
    <w:link w:val="PRIMER"/>
    <w:rsid w:val="00C7278C"/>
    <w:rPr>
      <w:rFonts w:asciiTheme="majorBidi" w:eastAsia="Times New Roman" w:hAnsiTheme="majorBidi" w:cs="Arial"/>
      <w:spacing w:val="20"/>
      <w:sz w:val="20"/>
      <w:szCs w:val="17"/>
      <w:lang w:val="en-US"/>
    </w:rPr>
  </w:style>
  <w:style w:type="table" w:customStyle="1" w:styleId="TableGrid1">
    <w:name w:val="Table Grid1"/>
    <w:basedOn w:val="TableNormal"/>
    <w:next w:val="TableGrid"/>
    <w:uiPriority w:val="59"/>
    <w:rsid w:val="00C7278C"/>
    <w:pPr>
      <w:spacing w:after="0" w:line="240" w:lineRule="auto"/>
    </w:pPr>
    <w:rPr>
      <w:rFonts w:ascii="Arial" w:hAnsi="Arial"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84A37"/>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480498"/>
    <w:rPr>
      <w:color w:val="0563C1"/>
      <w:u w:val="single"/>
    </w:rPr>
  </w:style>
  <w:style w:type="character" w:styleId="FollowedHyperlink">
    <w:name w:val="FollowedHyperlink"/>
    <w:basedOn w:val="DefaultParagraphFont"/>
    <w:uiPriority w:val="99"/>
    <w:semiHidden/>
    <w:unhideWhenUsed/>
    <w:rsid w:val="00480498"/>
    <w:rPr>
      <w:color w:val="954F72"/>
      <w:u w:val="single"/>
    </w:rPr>
  </w:style>
  <w:style w:type="paragraph" w:customStyle="1" w:styleId="msonormal0">
    <w:name w:val="msonormal"/>
    <w:basedOn w:val="Normal"/>
    <w:rsid w:val="00480498"/>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8D33C6"/>
    <w:rPr>
      <w:sz w:val="16"/>
      <w:szCs w:val="16"/>
    </w:rPr>
  </w:style>
  <w:style w:type="paragraph" w:styleId="CommentText">
    <w:name w:val="annotation text"/>
    <w:basedOn w:val="Normal"/>
    <w:link w:val="CommentTextChar"/>
    <w:uiPriority w:val="99"/>
    <w:semiHidden/>
    <w:unhideWhenUsed/>
    <w:rsid w:val="008D33C6"/>
    <w:pPr>
      <w:spacing w:line="240" w:lineRule="auto"/>
    </w:pPr>
    <w:rPr>
      <w:sz w:val="20"/>
      <w:szCs w:val="20"/>
    </w:rPr>
  </w:style>
  <w:style w:type="character" w:customStyle="1" w:styleId="CommentTextChar">
    <w:name w:val="Comment Text Char"/>
    <w:basedOn w:val="DefaultParagraphFont"/>
    <w:link w:val="CommentText"/>
    <w:uiPriority w:val="99"/>
    <w:semiHidden/>
    <w:rsid w:val="008D33C6"/>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8D33C6"/>
    <w:rPr>
      <w:b/>
      <w:bCs/>
    </w:rPr>
  </w:style>
  <w:style w:type="character" w:customStyle="1" w:styleId="CommentSubjectChar">
    <w:name w:val="Comment Subject Char"/>
    <w:basedOn w:val="CommentTextChar"/>
    <w:link w:val="CommentSubject"/>
    <w:uiPriority w:val="99"/>
    <w:semiHidden/>
    <w:rsid w:val="008D33C6"/>
    <w:rPr>
      <w:rFonts w:asciiTheme="majorHAnsi" w:hAnsiTheme="majorHAnsi"/>
      <w:b/>
      <w:bCs/>
      <w:sz w:val="20"/>
      <w:szCs w:val="20"/>
    </w:rPr>
  </w:style>
  <w:style w:type="paragraph" w:styleId="BalloonText">
    <w:name w:val="Balloon Text"/>
    <w:basedOn w:val="Normal"/>
    <w:link w:val="BalloonTextChar"/>
    <w:uiPriority w:val="99"/>
    <w:semiHidden/>
    <w:unhideWhenUsed/>
    <w:rsid w:val="008D33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3C6"/>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806241756">
      <w:bodyDiv w:val="1"/>
      <w:marLeft w:val="0"/>
      <w:marRight w:val="0"/>
      <w:marTop w:val="0"/>
      <w:marBottom w:val="0"/>
      <w:divBdr>
        <w:top w:val="none" w:sz="0" w:space="0" w:color="auto"/>
        <w:left w:val="none" w:sz="0" w:space="0" w:color="auto"/>
        <w:bottom w:val="none" w:sz="0" w:space="0" w:color="auto"/>
        <w:right w:val="none" w:sz="0" w:space="0" w:color="auto"/>
      </w:divBdr>
    </w:div>
    <w:div w:id="1394083926">
      <w:bodyDiv w:val="1"/>
      <w:marLeft w:val="0"/>
      <w:marRight w:val="0"/>
      <w:marTop w:val="0"/>
      <w:marBottom w:val="0"/>
      <w:divBdr>
        <w:top w:val="none" w:sz="0" w:space="0" w:color="auto"/>
        <w:left w:val="none" w:sz="0" w:space="0" w:color="auto"/>
        <w:bottom w:val="none" w:sz="0" w:space="0" w:color="auto"/>
        <w:right w:val="none" w:sz="0" w:space="0" w:color="auto"/>
      </w:divBdr>
    </w:div>
    <w:div w:id="1610239471">
      <w:bodyDiv w:val="1"/>
      <w:marLeft w:val="0"/>
      <w:marRight w:val="0"/>
      <w:marTop w:val="0"/>
      <w:marBottom w:val="0"/>
      <w:divBdr>
        <w:top w:val="none" w:sz="0" w:space="0" w:color="auto"/>
        <w:left w:val="none" w:sz="0" w:space="0" w:color="auto"/>
        <w:bottom w:val="none" w:sz="0" w:space="0" w:color="auto"/>
        <w:right w:val="none" w:sz="0" w:space="0" w:color="auto"/>
      </w:divBdr>
    </w:div>
    <w:div w:id="1829710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D0FFE34-2739-4735-A3E2-A975EB288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4105</Words>
  <Characters>8040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943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era Sanchez  Miguel Angel</dc:creator>
  <cp:keywords/>
  <dc:description/>
  <cp:lastModifiedBy>0016236</cp:lastModifiedBy>
  <cp:revision>3</cp:revision>
  <dcterms:created xsi:type="dcterms:W3CDTF">2019-11-01T15:02:00Z</dcterms:created>
  <dcterms:modified xsi:type="dcterms:W3CDTF">2020-01-09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c-biology</vt:lpwstr>
  </property>
  <property fmtid="{D5CDD505-2E9C-101B-9397-08002B2CF9AE}" pid="9" name="Mendeley Recent Style Name 3_1">
    <vt:lpwstr>BMC Biology</vt:lpwstr>
  </property>
  <property fmtid="{D5CDD505-2E9C-101B-9397-08002B2CF9AE}" pid="10" name="Mendeley Recent Style Id 4_1">
    <vt:lpwstr>http://www.zotero.org/styles/bmc-research-notes</vt:lpwstr>
  </property>
  <property fmtid="{D5CDD505-2E9C-101B-9397-08002B2CF9AE}" pid="11" name="Mendeley Recent Style Name 4_1">
    <vt:lpwstr>BMC Research Not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f6b8205-2581-3836-88e5-1899f7319690</vt:lpwstr>
  </property>
  <property fmtid="{D5CDD505-2E9C-101B-9397-08002B2CF9AE}" pid="24" name="Mendeley Citation Style_1">
    <vt:lpwstr>http://www.zotero.org/styles/bmc-research-notes</vt:lpwstr>
  </property>
</Properties>
</file>